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w:t>
      </w:r>
      <w:proofErr w:type="spellStart"/>
      <w:r w:rsidR="009C43AB" w:rsidRPr="00CF4292">
        <w:rPr>
          <w:rFonts w:eastAsia="Times New Roman"/>
          <w:color w:val="000000" w:themeColor="text1"/>
          <w:position w:val="-2"/>
          <w:sz w:val="22"/>
          <w:szCs w:val="22"/>
        </w:rPr>
        <w:t>Noguez</w:t>
      </w:r>
      <w:proofErr w:type="spellEnd"/>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9"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68BF68CC" w14:textId="3B0A97E8" w:rsidR="004D4D01" w:rsidRPr="00CF4292" w:rsidRDefault="00653386" w:rsidP="001E098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r w:rsidR="008A419B" w:rsidRPr="00CF4292">
        <w:rPr>
          <w:color w:val="000000" w:themeColor="text1"/>
        </w:rPr>
        <w:t>We use</w:t>
      </w:r>
      <w:r w:rsidR="009452BC" w:rsidRPr="00CF4292">
        <w:rPr>
          <w:color w:val="000000" w:themeColor="text1"/>
        </w:rPr>
        <w:t>d</w:t>
      </w:r>
      <w:r w:rsidR="008A419B"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008A419B" w:rsidRPr="00CF4292">
        <w:rPr>
          <w:bCs/>
          <w:color w:val="000000" w:themeColor="text1"/>
        </w:rPr>
        <w:t xml:space="preserve">to identify the range of allowable metabolite concentrations </w:t>
      </w:r>
      <w:r w:rsidR="00365782" w:rsidRPr="00CF4292">
        <w:rPr>
          <w:bCs/>
          <w:color w:val="000000" w:themeColor="text1"/>
        </w:rPr>
        <w:t xml:space="preserve">that </w:t>
      </w:r>
      <w:r w:rsidR="008A419B" w:rsidRPr="00CF4292">
        <w:rPr>
          <w:bCs/>
          <w:color w:val="000000" w:themeColor="text1"/>
        </w:rPr>
        <w:t>maintain</w:t>
      </w:r>
      <w:r w:rsidR="00365782" w:rsidRPr="00CF4292">
        <w:rPr>
          <w:bCs/>
          <w:color w:val="000000" w:themeColor="text1"/>
        </w:rPr>
        <w:t xml:space="preserve"> a</w:t>
      </w:r>
      <w:r w:rsidR="008A419B"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008A419B"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five reactions (</w:t>
      </w:r>
      <w:r w:rsidR="00711FD4" w:rsidRPr="00CF4292">
        <w:rPr>
          <w:bCs/>
          <w:color w:val="000000" w:themeColor="text1"/>
        </w:rPr>
        <w:t>phosphofructokinase</w:t>
      </w:r>
      <w:r w:rsidR="00711FD4" w:rsidRPr="009A5809">
        <w:rPr>
          <w:bCs/>
          <w:color w:val="000000" w:themeColor="text1"/>
        </w:rPr>
        <w:t xml:space="preserve"> </w:t>
      </w:r>
      <w:r w:rsidR="00711FD4">
        <w:rPr>
          <w:bCs/>
          <w:color w:val="000000" w:themeColor="text1"/>
        </w:rPr>
        <w:t>(</w:t>
      </w:r>
      <w:r w:rsidR="00AF1826" w:rsidRPr="009A5809">
        <w:rPr>
          <w:bCs/>
          <w:color w:val="000000" w:themeColor="text1"/>
        </w:rPr>
        <w:t>PFK</w:t>
      </w:r>
      <w:r w:rsidR="00711FD4">
        <w:rPr>
          <w:bCs/>
          <w:color w:val="000000" w:themeColor="text1"/>
        </w:rPr>
        <w:t>)</w:t>
      </w:r>
      <w:r w:rsidR="00AF1826"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AF1826" w:rsidRPr="009A5809">
        <w:rPr>
          <w:bCs/>
          <w:color w:val="000000" w:themeColor="text1"/>
        </w:rPr>
        <w:t>FBA</w:t>
      </w:r>
      <w:r w:rsidR="00F21D6F">
        <w:rPr>
          <w:bCs/>
          <w:color w:val="000000" w:themeColor="text1"/>
        </w:rPr>
        <w:t>)</w:t>
      </w:r>
      <w:r w:rsidR="00AF1826" w:rsidRPr="009A5809">
        <w:rPr>
          <w:bCs/>
          <w:color w:val="000000" w:themeColor="text1"/>
        </w:rPr>
        <w:t xml:space="preserve">, </w:t>
      </w:r>
      <w:r w:rsidR="00711FD4" w:rsidRPr="00CF4292">
        <w:rPr>
          <w:bCs/>
          <w:color w:val="000000" w:themeColor="text1"/>
        </w:rPr>
        <w:t xml:space="preserve">glyceraldehyde-3-phosphate dehydrogenase </w:t>
      </w:r>
      <w:r w:rsidR="00711FD4">
        <w:rPr>
          <w:bCs/>
          <w:color w:val="000000" w:themeColor="text1"/>
        </w:rPr>
        <w:t>(</w:t>
      </w:r>
      <w:r w:rsidR="00AF1826" w:rsidRPr="009A5809">
        <w:rPr>
          <w:bCs/>
          <w:color w:val="000000" w:themeColor="text1"/>
        </w:rPr>
        <w:t>GAPDH</w:t>
      </w:r>
      <w:r w:rsidR="00711FD4">
        <w:rPr>
          <w:bCs/>
          <w:color w:val="000000" w:themeColor="text1"/>
        </w:rPr>
        <w:t>)</w:t>
      </w:r>
      <w:r w:rsidR="00AF1826" w:rsidRPr="009A5809">
        <w:rPr>
          <w:bCs/>
          <w:color w:val="000000" w:themeColor="text1"/>
        </w:rPr>
        <w:t xml:space="preserve">, </w:t>
      </w:r>
      <w:r w:rsidR="00711FD4" w:rsidRPr="00CF4292">
        <w:rPr>
          <w:bCs/>
          <w:color w:val="000000" w:themeColor="text1"/>
        </w:rPr>
        <w:t xml:space="preserve">aldehyde dehydrogenase </w:t>
      </w:r>
      <w:r w:rsidR="00711FD4">
        <w:rPr>
          <w:bCs/>
          <w:color w:val="000000" w:themeColor="text1"/>
        </w:rPr>
        <w:t>(</w:t>
      </w:r>
      <w:r w:rsidR="00AF1826" w:rsidRPr="009A5809">
        <w:rPr>
          <w:bCs/>
          <w:color w:val="000000" w:themeColor="text1"/>
        </w:rPr>
        <w:t>ALDH</w:t>
      </w:r>
      <w:r w:rsidR="00711FD4">
        <w:rPr>
          <w:bCs/>
          <w:color w:val="000000" w:themeColor="text1"/>
        </w:rPr>
        <w:t>)</w:t>
      </w:r>
      <w:r w:rsidR="00AF1826" w:rsidRPr="009A5809">
        <w:rPr>
          <w:bCs/>
          <w:color w:val="000000" w:themeColor="text1"/>
        </w:rPr>
        <w:t xml:space="preserve"> and </w:t>
      </w:r>
      <w:r w:rsidR="00711FD4" w:rsidRPr="00CF4292">
        <w:rPr>
          <w:bCs/>
          <w:color w:val="000000" w:themeColor="text1"/>
        </w:rPr>
        <w:t xml:space="preserve">alcohol dehydrogenase </w:t>
      </w:r>
      <w:r w:rsidR="00711FD4">
        <w:rPr>
          <w:bCs/>
          <w:color w:val="000000" w:themeColor="text1"/>
        </w:rPr>
        <w:t>(</w:t>
      </w:r>
      <w:r w:rsidR="00AF1826" w:rsidRPr="009A5809">
        <w:rPr>
          <w:bCs/>
          <w:color w:val="000000" w:themeColor="text1"/>
        </w:rPr>
        <w:t>ADH</w:t>
      </w:r>
      <w:r w:rsidR="00711FD4">
        <w:rPr>
          <w:bCs/>
          <w:color w:val="000000" w:themeColor="text1"/>
        </w:rPr>
        <w:t>)</w:t>
      </w:r>
      <w:r w:rsidR="00AF1826" w:rsidRPr="009A5809">
        <w:rPr>
          <w:bCs/>
          <w:color w:val="000000" w:themeColor="text1"/>
        </w:rPr>
        <w:t xml:space="preserve">) </w:t>
      </w:r>
      <w:r w:rsidR="00AF704B" w:rsidRPr="009A5809">
        <w:rPr>
          <w:bCs/>
          <w:color w:val="000000" w:themeColor="text1"/>
        </w:rPr>
        <w:t xml:space="preserve">which </w:t>
      </w:r>
      <w:r w:rsidR="00A365D7">
        <w:rPr>
          <w:bCs/>
          <w:color w:val="000000" w:themeColor="text1"/>
        </w:rPr>
        <w:t>become</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 xml:space="preserve">that </w:t>
      </w:r>
      <w:r w:rsidR="00D05FE6">
        <w:rPr>
          <w:bCs/>
          <w:color w:val="000000" w:themeColor="text1"/>
        </w:rPr>
        <w:lastRenderedPageBreak/>
        <w:t>balances</w:t>
      </w:r>
      <w:r w:rsidR="00D32E06" w:rsidRPr="00CF4292">
        <w:rPr>
          <w:bCs/>
          <w:color w:val="000000" w:themeColor="text1"/>
        </w:rPr>
        <w:t xml:space="preserve"> MDF</w:t>
      </w:r>
      <w:r w:rsidR="00D05FE6">
        <w:rPr>
          <w:bCs/>
          <w:color w:val="000000" w:themeColor="text1"/>
        </w:rPr>
        <w:t xml:space="preserve"> improvements with</w:t>
      </w:r>
      <w:r w:rsidR="00D32E06" w:rsidRPr="00CF4292">
        <w:rPr>
          <w:bCs/>
          <w:color w:val="000000" w:themeColor="text1"/>
        </w:rPr>
        <w:t xml:space="preserve"> </w:t>
      </w:r>
      <w:r w:rsidR="00B666CA" w:rsidRPr="00CF4292">
        <w:rPr>
          <w:bCs/>
          <w:color w:val="000000" w:themeColor="text1"/>
        </w:rPr>
        <w:t>ATP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ethanologen </w:t>
      </w:r>
      <w:proofErr w:type="spellStart"/>
      <w:r w:rsidR="00B666CA" w:rsidRPr="00CF4292">
        <w:rPr>
          <w:bCs/>
          <w:i/>
          <w:color w:val="000000" w:themeColor="text1"/>
        </w:rPr>
        <w:t>T</w:t>
      </w:r>
      <w:r w:rsidR="00D05FE6">
        <w:rPr>
          <w:bCs/>
          <w:i/>
          <w:color w:val="000000" w:themeColor="text1"/>
        </w:rPr>
        <w:t>hermoanaerobacterium</w:t>
      </w:r>
      <w:proofErr w:type="spellEnd"/>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r w:rsidR="00711FD4">
        <w:rPr>
          <w:bCs/>
          <w:color w:val="000000" w:themeColor="text1"/>
        </w:rPr>
        <w:t xml:space="preserve"> </w:t>
      </w:r>
      <w:r w:rsidR="008C2C74" w:rsidRPr="00CF4292">
        <w:rPr>
          <w:bCs/>
          <w:color w:val="000000" w:themeColor="text1"/>
        </w:rPr>
        <w:t xml:space="preserve">Expanding the list of measured </w:t>
      </w:r>
      <w:r w:rsidR="008C6D2F" w:rsidRPr="00CF4292">
        <w:rPr>
          <w:bCs/>
          <w:color w:val="000000" w:themeColor="text1"/>
        </w:rPr>
        <w:t xml:space="preserve">intracellular </w:t>
      </w:r>
      <w:r w:rsidR="008C2C74"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008C2C74" w:rsidRPr="00CF4292">
        <w:rPr>
          <w:bCs/>
          <w:color w:val="000000" w:themeColor="text1"/>
        </w:rPr>
        <w:t xml:space="preserve"> of pathway thermodynamics</w:t>
      </w:r>
      <w:r w:rsidR="00740FA7" w:rsidRPr="00CF4292">
        <w:rPr>
          <w:bCs/>
          <w:color w:val="000000" w:themeColor="text1"/>
        </w:rPr>
        <w:t xml:space="preserve"> analysis</w:t>
      </w:r>
      <w:r w:rsidR="008C2C74" w:rsidRPr="00CF4292">
        <w:rPr>
          <w:bCs/>
          <w:color w:val="000000" w:themeColor="text1"/>
        </w:rPr>
        <w:t xml:space="preserve"> in </w:t>
      </w:r>
      <w:r w:rsidR="008C2C74" w:rsidRPr="00CF4292">
        <w:rPr>
          <w:bCs/>
          <w:i/>
          <w:color w:val="000000" w:themeColor="text1"/>
        </w:rPr>
        <w:t>C. thermocellum</w:t>
      </w:r>
      <w:r w:rsidR="008C2C74"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p>
    <w:p w14:paraId="20BE762A" w14:textId="77777777" w:rsidR="00205F70" w:rsidRDefault="00205F70" w:rsidP="00205F70">
      <w:pPr>
        <w:spacing w:line="480" w:lineRule="auto"/>
        <w:jc w:val="both"/>
        <w:outlineLvl w:val="0"/>
        <w:rPr>
          <w:b/>
          <w:color w:val="000000" w:themeColor="text1"/>
        </w:rPr>
      </w:pPr>
      <w:r>
        <w:rPr>
          <w:b/>
          <w:color w:val="000000" w:themeColor="text1"/>
        </w:rPr>
        <w:t>Highlights</w:t>
      </w:r>
    </w:p>
    <w:p w14:paraId="45C7E174" w14:textId="2D5AC96A"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distributed across five reactions </w:t>
      </w:r>
      <w:r w:rsidR="00F21D6F" w:rsidRPr="009A5809">
        <w:rPr>
          <w:bCs/>
          <w:color w:val="000000" w:themeColor="text1"/>
        </w:rPr>
        <w:t>(</w:t>
      </w:r>
      <w:r w:rsidR="00F21D6F" w:rsidRPr="00CF4292">
        <w:rPr>
          <w:bCs/>
          <w:color w:val="000000" w:themeColor="text1"/>
        </w:rPr>
        <w:t>phosphofructokinase</w:t>
      </w:r>
      <w:r w:rsidR="00F21D6F" w:rsidRPr="009A5809">
        <w:rPr>
          <w:bCs/>
          <w:color w:val="000000" w:themeColor="text1"/>
        </w:rPr>
        <w:t xml:space="preserve"> </w:t>
      </w:r>
      <w:r w:rsidR="00F21D6F">
        <w:rPr>
          <w:bCs/>
          <w:color w:val="000000" w:themeColor="text1"/>
        </w:rPr>
        <w:t>(</w:t>
      </w:r>
      <w:r w:rsidR="00F21D6F" w:rsidRPr="009A5809">
        <w:rPr>
          <w:bCs/>
          <w:color w:val="000000" w:themeColor="text1"/>
        </w:rPr>
        <w:t>PFK</w:t>
      </w:r>
      <w:r w:rsidR="00F21D6F">
        <w:rPr>
          <w:bCs/>
          <w:color w:val="000000" w:themeColor="text1"/>
        </w:rPr>
        <w:t>)</w:t>
      </w:r>
      <w:r w:rsidR="00F21D6F"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F21D6F" w:rsidRPr="009A5809">
        <w:rPr>
          <w:bCs/>
          <w:color w:val="000000" w:themeColor="text1"/>
        </w:rPr>
        <w:t>FBA</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glyceraldehyde-3-phosphate dehydrogenase </w:t>
      </w:r>
      <w:r w:rsidR="00F21D6F">
        <w:rPr>
          <w:bCs/>
          <w:color w:val="000000" w:themeColor="text1"/>
        </w:rPr>
        <w:t>(</w:t>
      </w:r>
      <w:r w:rsidR="00F21D6F" w:rsidRPr="009A5809">
        <w:rPr>
          <w:bCs/>
          <w:color w:val="000000" w:themeColor="text1"/>
        </w:rPr>
        <w:t>GAPDH</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aldehyde dehydrogenase </w:t>
      </w:r>
      <w:r w:rsidR="00F21D6F">
        <w:rPr>
          <w:bCs/>
          <w:color w:val="000000" w:themeColor="text1"/>
        </w:rPr>
        <w:t>(</w:t>
      </w:r>
      <w:r w:rsidR="00F21D6F" w:rsidRPr="009A5809">
        <w:rPr>
          <w:bCs/>
          <w:color w:val="000000" w:themeColor="text1"/>
        </w:rPr>
        <w:t>ALDH</w:t>
      </w:r>
      <w:r w:rsidR="00F21D6F">
        <w:rPr>
          <w:bCs/>
          <w:color w:val="000000" w:themeColor="text1"/>
        </w:rPr>
        <w:t>)</w:t>
      </w:r>
      <w:r w:rsidR="00F21D6F" w:rsidRPr="009A5809">
        <w:rPr>
          <w:bCs/>
          <w:color w:val="000000" w:themeColor="text1"/>
        </w:rPr>
        <w:t xml:space="preserve"> and </w:t>
      </w:r>
      <w:r w:rsidR="00F21D6F" w:rsidRPr="00CF4292">
        <w:rPr>
          <w:bCs/>
          <w:color w:val="000000" w:themeColor="text1"/>
        </w:rPr>
        <w:t xml:space="preserve">alcohol dehydrogenase </w:t>
      </w:r>
      <w:r w:rsidR="00F21D6F">
        <w:rPr>
          <w:bCs/>
          <w:color w:val="000000" w:themeColor="text1"/>
        </w:rPr>
        <w:t>(</w:t>
      </w:r>
      <w:r w:rsidR="00F21D6F" w:rsidRPr="009A5809">
        <w:rPr>
          <w:bCs/>
          <w:color w:val="000000" w:themeColor="text1"/>
        </w:rPr>
        <w:t>ADH</w:t>
      </w:r>
      <w:r w:rsidR="00F21D6F">
        <w:rPr>
          <w:bCs/>
          <w:color w:val="000000" w:themeColor="text1"/>
        </w:rPr>
        <w:t>)</w:t>
      </w:r>
      <w:r w:rsidR="00F21D6F" w:rsidRPr="009A5809">
        <w:rPr>
          <w:bCs/>
          <w:color w:val="000000" w:themeColor="text1"/>
        </w:rPr>
        <w:t>)</w:t>
      </w:r>
      <w:r w:rsidRPr="00205F70">
        <w:rPr>
          <w:bCs/>
          <w:color w:val="000000" w:themeColor="text1"/>
        </w:rPr>
        <w:t xml:space="preserve"> under high external ethanol concentrations</w:t>
      </w:r>
      <w:r>
        <w:rPr>
          <w:bCs/>
          <w:color w:val="000000" w:themeColor="text1"/>
        </w:rPr>
        <w:t>.</w:t>
      </w:r>
    </w:p>
    <w:p w14:paraId="202101D3" w14:textId="37FD9887" w:rsidR="00205F70" w:rsidRPr="00205F70" w:rsidRDefault="00205F70" w:rsidP="00205F70">
      <w:pPr>
        <w:pStyle w:val="ListParagraph"/>
        <w:numPr>
          <w:ilvl w:val="0"/>
          <w:numId w:val="11"/>
        </w:numPr>
        <w:spacing w:line="480" w:lineRule="auto"/>
        <w:jc w:val="both"/>
        <w:rPr>
          <w:bCs/>
          <w:i/>
          <w:color w:val="000000" w:themeColor="text1"/>
        </w:rPr>
      </w:pPr>
      <w:r>
        <w:rPr>
          <w:color w:val="000000" w:themeColor="text1"/>
        </w:rPr>
        <w:t xml:space="preserve">Pyruvate phosphate dikinase reaction is </w:t>
      </w:r>
      <w:r w:rsidR="00614724" w:rsidRPr="00614724">
        <w:rPr>
          <w:color w:val="FF0000"/>
        </w:rPr>
        <w:t>more</w:t>
      </w:r>
      <w:r w:rsidR="00614724">
        <w:rPr>
          <w:color w:val="000000" w:themeColor="text1"/>
        </w:rPr>
        <w:t xml:space="preserve"> </w:t>
      </w:r>
      <w:r w:rsidRPr="00614724">
        <w:rPr>
          <w:rFonts w:ascii="Times New Roman" w:hAnsi="Times New Roman" w:cs="Times New Roman"/>
          <w:color w:val="000000" w:themeColor="text1"/>
        </w:rPr>
        <w:t>thermodynamically</w:t>
      </w:r>
      <w:r>
        <w:rPr>
          <w:color w:val="000000" w:themeColor="text1"/>
        </w:rPr>
        <w:t xml:space="preserve"> favorable than malate shunt in </w:t>
      </w:r>
      <w:r w:rsidRPr="00205F70">
        <w:rPr>
          <w:i/>
          <w:color w:val="000000" w:themeColor="text1"/>
        </w:rPr>
        <w:t>C. thermocellum</w:t>
      </w:r>
      <w:r>
        <w:rPr>
          <w:i/>
          <w:color w:val="000000" w:themeColor="text1"/>
        </w:rPr>
        <w:t>.</w:t>
      </w:r>
      <w:r w:rsidRPr="00205F70">
        <w:rPr>
          <w:i/>
          <w:color w:val="000000" w:themeColor="text1"/>
        </w:rPr>
        <w:t xml:space="preserve"> </w:t>
      </w:r>
    </w:p>
    <w:p w14:paraId="2D4FB799" w14:textId="77777777"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can provide larger thermodynamic driving force at the cost of ATP generation.</w:t>
      </w:r>
    </w:p>
    <w:p w14:paraId="41E97C50" w14:textId="77777777" w:rsidR="00867C7C" w:rsidRPr="00867C7C"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p>
    <w:p w14:paraId="58CD6C64" w14:textId="60DDCC8A" w:rsidR="00867C7C" w:rsidRPr="00867C7C" w:rsidRDefault="00867C7C" w:rsidP="00867C7C">
      <w:pPr>
        <w:spacing w:line="480" w:lineRule="auto"/>
        <w:ind w:left="360"/>
        <w:jc w:val="both"/>
        <w:outlineLvl w:val="0"/>
        <w:rPr>
          <w:b/>
          <w:color w:val="000000" w:themeColor="text1"/>
        </w:rPr>
      </w:pPr>
      <w:r w:rsidRPr="00867C7C">
        <w:rPr>
          <w:b/>
          <w:color w:val="000000" w:themeColor="text1"/>
        </w:rPr>
        <w:t>Keywords:</w:t>
      </w:r>
      <w:r>
        <w:rPr>
          <w:b/>
          <w:color w:val="000000" w:themeColor="text1"/>
        </w:rPr>
        <w:t xml:space="preserve"> </w:t>
      </w:r>
      <w:r w:rsidRPr="00867C7C">
        <w:rPr>
          <w:color w:val="000000" w:themeColor="text1"/>
        </w:rPr>
        <w:t>Thermodynamic analysis;</w:t>
      </w:r>
      <w:r>
        <w:rPr>
          <w:b/>
          <w:color w:val="000000" w:themeColor="text1"/>
        </w:rPr>
        <w:t xml:space="preserve"> </w:t>
      </w:r>
      <w:r w:rsidRPr="00867C7C">
        <w:rPr>
          <w:i/>
          <w:color w:val="000000" w:themeColor="text1"/>
        </w:rPr>
        <w:t>Clostridium thermocellum</w:t>
      </w:r>
      <w:r>
        <w:rPr>
          <w:color w:val="000000" w:themeColor="text1"/>
        </w:rPr>
        <w:t>; ethanol inhibition; elementary flux modes; genetic interventions</w:t>
      </w:r>
    </w:p>
    <w:p w14:paraId="6643280B" w14:textId="3552CEAC" w:rsidR="004D4D01" w:rsidRPr="00205F70" w:rsidRDefault="004D4D01" w:rsidP="00205F70">
      <w:pPr>
        <w:pStyle w:val="ListParagraph"/>
        <w:numPr>
          <w:ilvl w:val="0"/>
          <w:numId w:val="11"/>
        </w:numPr>
        <w:spacing w:line="480" w:lineRule="auto"/>
        <w:jc w:val="both"/>
        <w:rPr>
          <w:bCs/>
          <w:i/>
          <w:color w:val="000000" w:themeColor="text1"/>
        </w:rPr>
      </w:pPr>
      <w:r w:rsidRPr="00205F70">
        <w:rPr>
          <w:i/>
          <w:color w:val="000000" w:themeColor="text1"/>
        </w:rPr>
        <w:br w:type="page"/>
      </w:r>
    </w:p>
    <w:p w14:paraId="3964286E" w14:textId="489BC236" w:rsidR="00666BF9" w:rsidRPr="002E7165" w:rsidRDefault="009A1847" w:rsidP="00A113DD">
      <w:pPr>
        <w:pStyle w:val="Heading1"/>
        <w:numPr>
          <w:ilvl w:val="0"/>
          <w:numId w:val="18"/>
        </w:numPr>
      </w:pPr>
      <w:r w:rsidRPr="002E7165">
        <w:lastRenderedPageBreak/>
        <w:t>Introduction</w:t>
      </w:r>
    </w:p>
    <w:p w14:paraId="757B51FC" w14:textId="02AFA4BA"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2BC28A52"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lastRenderedPageBreak/>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763DD9CD" w14:textId="4051CDB6" w:rsidR="00BF5461" w:rsidRPr="002811B1" w:rsidRDefault="00097971" w:rsidP="002811B1">
      <w:pPr>
        <w:pStyle w:val="Heading1"/>
        <w:numPr>
          <w:ilvl w:val="0"/>
          <w:numId w:val="13"/>
        </w:numPr>
      </w:pPr>
      <w:r w:rsidRPr="00CF4292">
        <w:rPr>
          <w:rFonts w:eastAsia="Noto Sans CJK SC Regular"/>
          <w:b w:val="0"/>
          <w:bCs/>
          <w:szCs w:val="24"/>
          <w:lang w:eastAsia="en-US"/>
        </w:rPr>
        <w:br w:type="column"/>
      </w:r>
      <w:r w:rsidR="00BF5461" w:rsidRPr="002811B1">
        <w:lastRenderedPageBreak/>
        <w:t>Materials and methods</w:t>
      </w:r>
    </w:p>
    <w:p w14:paraId="3DD993D2" w14:textId="3C8E8E4F" w:rsidR="00BF5461" w:rsidRPr="00D100D2" w:rsidRDefault="008C426E" w:rsidP="002811B1">
      <w:pPr>
        <w:pStyle w:val="Heading2"/>
        <w:numPr>
          <w:ilvl w:val="1"/>
          <w:numId w:val="13"/>
        </w:numPr>
      </w:pPr>
      <w:r>
        <w:t xml:space="preserve"> </w:t>
      </w:r>
      <w:r w:rsidR="00BF5461" w:rsidRPr="00D100D2">
        <w:t xml:space="preserve">Metabolite quantification </w:t>
      </w:r>
    </w:p>
    <w:p w14:paraId="5F08ACFD" w14:textId="4E97B207" w:rsidR="00BF5461" w:rsidRPr="00CF4292" w:rsidRDefault="00BF5461" w:rsidP="00CB63C3">
      <w:pPr>
        <w:spacing w:line="480" w:lineRule="auto"/>
        <w:ind w:firstLine="360"/>
        <w:jc w:val="both"/>
        <w:rPr>
          <w:color w:val="000000" w:themeColor="text1"/>
        </w:rPr>
      </w:pPr>
      <w:r w:rsidRPr="00CF4292">
        <w:rPr>
          <w:color w:val="000000" w:themeColor="text1"/>
        </w:rPr>
        <w:t xml:space="preserve">Metabolite data is from Tian et al. </w:t>
      </w:r>
      <w:r w:rsidRPr="00CF4292">
        <w:rPr>
          <w:color w:val="000000" w:themeColor="text1"/>
        </w:rPr>
        <w:fldChar w:fldCharType="begin"/>
      </w:r>
      <w:r>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Pr>
          <w:noProof/>
          <w:color w:val="000000" w:themeColor="text1"/>
        </w:rPr>
        <w:t>(Tian et al., 2017b)</w:t>
      </w:r>
      <w:r w:rsidRPr="00CF4292">
        <w:rPr>
          <w:color w:val="000000" w:themeColor="text1"/>
        </w:rPr>
        <w:fldChar w:fldCharType="end"/>
      </w:r>
      <w:r w:rsidRPr="00CF4292">
        <w:rPr>
          <w:color w:val="000000" w:themeColor="text1"/>
        </w:rPr>
        <w:t xml:space="preserve"> and the fermentation is described briefly for reference. A single 200 ml culture was grown to an OD</w:t>
      </w:r>
      <w:r w:rsidRPr="00CF4292">
        <w:rPr>
          <w:color w:val="000000" w:themeColor="text1"/>
          <w:vertAlign w:val="subscript"/>
        </w:rPr>
        <w:t>600</w:t>
      </w:r>
      <w:r w:rsidRPr="00CF4292">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ri et al., 2016; Rabinowitz and Kimball, 2007; Tian et al., 2017b)</w:t>
      </w:r>
      <w:r w:rsidRPr="00CF4292">
        <w:rPr>
          <w:color w:val="000000" w:themeColor="text1"/>
        </w:rPr>
        <w:fldChar w:fldCharType="end"/>
      </w:r>
      <w:r w:rsidRPr="00CF4292">
        <w:rPr>
          <w:color w:val="000000" w:themeColor="text1"/>
        </w:rPr>
        <w:t xml:space="preserve">, and once </w:t>
      </w:r>
      <w:r w:rsidR="00D22C5A">
        <w:rPr>
          <w:color w:val="000000" w:themeColor="text1"/>
        </w:rPr>
        <w:t>for extracellular metabolites (Supplementary file</w:t>
      </w:r>
      <w:r w:rsidRPr="00CF4292">
        <w:rPr>
          <w:color w:val="000000" w:themeColor="text1"/>
        </w:rPr>
        <w:t xml:space="preserve"> </w:t>
      </w:r>
      <w:r w:rsidR="00D22C5A">
        <w:rPr>
          <w:color w:val="000000" w:themeColor="text1"/>
        </w:rPr>
        <w:t>1</w:t>
      </w:r>
      <w:r w:rsidRPr="00CF4292">
        <w:rPr>
          <w:color w:val="000000" w:themeColor="text1"/>
        </w:rPr>
        <w:t>). The raw data was re-processed with El-Maven 0.5.0 and quantified using external standards. Since the response was not linear over the full range of the standards (0.1 µM to 100 µM), quantification was performed by piecewise linear interpolation (</w:t>
      </w:r>
      <w:r w:rsidR="00A9722A">
        <w:rPr>
          <w:color w:val="000000" w:themeColor="text1"/>
        </w:rPr>
        <w:t>Supplementary file</w:t>
      </w:r>
      <w:r w:rsidR="00A9722A" w:rsidRPr="00CF4292">
        <w:rPr>
          <w:color w:val="000000" w:themeColor="text1"/>
        </w:rPr>
        <w:t xml:space="preserve"> </w:t>
      </w:r>
      <w:r w:rsidR="00A9722A">
        <w:rPr>
          <w:color w:val="000000" w:themeColor="text1"/>
        </w:rPr>
        <w:t>2</w:t>
      </w:r>
      <w:r w:rsidRPr="00CF4292">
        <w:rPr>
          <w:color w:val="000000" w:themeColor="text1"/>
        </w:rPr>
        <w:t xml:space="preserve">). Based on four measurements of our standard curves, we used an uncertainty factor of </w:t>
      </w:r>
      <w:r>
        <w:rPr>
          <w:color w:val="000000" w:themeColor="text1"/>
        </w:rPr>
        <w:t>2</w:t>
      </w:r>
      <w:r w:rsidRPr="00CF4292">
        <w:rPr>
          <w:color w:val="000000" w:themeColor="text1"/>
        </w:rPr>
        <w:t xml:space="preserve">0% during our simulations. 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CF4292">
        <w:rPr>
          <w:color w:val="000000" w:themeColor="text1"/>
        </w:rPr>
        <w:fldChar w:fldCharType="begin"/>
      </w:r>
      <w:r>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CF4292">
        <w:rPr>
          <w:color w:val="000000" w:themeColor="text1"/>
        </w:rPr>
        <w:fldChar w:fldCharType="separate"/>
      </w:r>
      <w:r>
        <w:rPr>
          <w:noProof/>
          <w:color w:val="000000" w:themeColor="text1"/>
        </w:rPr>
        <w:t>(Rabinowitz and Kimball, 2007)</w:t>
      </w:r>
      <w:r w:rsidRPr="00CF4292">
        <w:rPr>
          <w:color w:val="000000" w:themeColor="text1"/>
        </w:rPr>
        <w:fldChar w:fldCharType="end"/>
      </w:r>
      <w:r w:rsidRPr="00CF4292">
        <w:rPr>
          <w:color w:val="000000" w:themeColor="text1"/>
        </w:rPr>
        <w:t>. Since we were not confident of the energy cofactor measurements, these metabolites were excluded from analysis.</w:t>
      </w:r>
    </w:p>
    <w:p w14:paraId="6AE14D9C"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CF4292">
        <w:rPr>
          <w:rFonts w:eastAsiaTheme="minorEastAsia"/>
          <w:color w:val="000000" w:themeColor="text1"/>
        </w:rPr>
        <w:t xml:space="preserve"> </w:t>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t>(1)</w:t>
      </w:r>
    </w:p>
    <w:p w14:paraId="606B427F" w14:textId="77777777" w:rsidR="00BF5461" w:rsidRPr="00CF4292" w:rsidRDefault="00BF5461" w:rsidP="00BF5461">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Metabolites are typically diluted during the quenching and extraction process, to determine the intracellular concentration of metabolites, thus the measured concentration was adjusted using Equation (2).</w:t>
      </w:r>
    </w:p>
    <w:p w14:paraId="0DE2E07A"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Pr="00CF4292">
        <w:rPr>
          <w:rFonts w:eastAsiaTheme="minorEastAsia"/>
          <w:color w:val="000000" w:themeColor="text1"/>
        </w:rPr>
        <w:t>(2)</w:t>
      </w:r>
    </w:p>
    <w:p w14:paraId="53CA4FBB" w14:textId="547D961B" w:rsidR="00BF5461" w:rsidRDefault="00BF5461" w:rsidP="00BF5461">
      <w:pPr>
        <w:spacing w:line="480" w:lineRule="auto"/>
        <w:jc w:val="both"/>
        <w:rPr>
          <w:color w:val="000000" w:themeColor="text1"/>
        </w:rPr>
      </w:pPr>
      <w:r w:rsidRPr="00CF4292">
        <w:rPr>
          <w:color w:val="000000" w:themeColor="text1"/>
        </w:rPr>
        <w:lastRenderedPageBreak/>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 </w:t>
      </w:r>
      <w:r w:rsidRPr="00CF4292">
        <w:rPr>
          <w:color w:val="000000" w:themeColor="text1"/>
        </w:rPr>
        <w:fldChar w:fldCharType="begin"/>
      </w:r>
      <w:r>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CF4292">
        <w:rPr>
          <w:color w:val="000000" w:themeColor="text1"/>
        </w:rPr>
        <w:fldChar w:fldCharType="separate"/>
      </w:r>
      <w:r>
        <w:rPr>
          <w:noProof/>
          <w:color w:val="000000" w:themeColor="text1"/>
        </w:rPr>
        <w:t>(Volkmer and Heinemann, 2011)</w:t>
      </w:r>
      <w:r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w:t>
      </w:r>
      <w:r w:rsidR="00A9722A">
        <w:rPr>
          <w:color w:val="000000" w:themeColor="text1"/>
        </w:rPr>
        <w:t>Supplementary file</w:t>
      </w:r>
      <w:r w:rsidR="00A9722A" w:rsidRPr="00CF4292">
        <w:rPr>
          <w:color w:val="000000" w:themeColor="text1"/>
        </w:rPr>
        <w:t xml:space="preserve"> </w:t>
      </w:r>
      <w:r w:rsidR="00A9722A">
        <w:rPr>
          <w:color w:val="000000" w:themeColor="text1"/>
        </w:rPr>
        <w:t>3</w:t>
      </w:r>
      <w:r w:rsidRPr="00CF4292">
        <w:rPr>
          <w:color w:val="000000" w:themeColor="text1"/>
        </w:rPr>
        <w:t xml:space="preserve">). </w:t>
      </w:r>
      <w:r>
        <w:rPr>
          <w:color w:val="000000" w:themeColor="text1"/>
        </w:rPr>
        <w:t>The metabolite concentrations obtained above were renormalized using absolute concentration measurements for cells grow</w:t>
      </w:r>
      <w:r w:rsidR="00FF0C4F">
        <w:rPr>
          <w:color w:val="000000" w:themeColor="text1"/>
        </w:rPr>
        <w:t>n</w:t>
      </w:r>
      <w:r>
        <w:rPr>
          <w:color w:val="000000" w:themeColor="text1"/>
        </w:rPr>
        <w:t xml:space="preserve"> to an </w:t>
      </w:r>
      <w:r w:rsidRPr="00CF4292">
        <w:rPr>
          <w:color w:val="000000" w:themeColor="text1"/>
        </w:rPr>
        <w:t>OD</w:t>
      </w:r>
      <w:r w:rsidRPr="00CF4292">
        <w:rPr>
          <w:color w:val="000000" w:themeColor="text1"/>
          <w:vertAlign w:val="subscript"/>
        </w:rPr>
        <w:t>600</w:t>
      </w:r>
      <w:r>
        <w:rPr>
          <w:color w:val="000000" w:themeColor="text1"/>
          <w:vertAlign w:val="subscript"/>
        </w:rPr>
        <w:t xml:space="preserve"> </w:t>
      </w:r>
      <w:r>
        <w:rPr>
          <w:color w:val="000000" w:themeColor="text1"/>
        </w:rPr>
        <w:t xml:space="preserve">value of 0.4 (Table </w:t>
      </w:r>
      <w:r w:rsidR="00A14479">
        <w:rPr>
          <w:color w:val="000000" w:themeColor="text1"/>
        </w:rPr>
        <w:t>1</w:t>
      </w:r>
      <w:r>
        <w:rPr>
          <w:color w:val="000000" w:themeColor="text1"/>
        </w:rPr>
        <w:t>). The absolute concentration value for each timepoint was obtained by taking an average across the replicates.</w:t>
      </w:r>
    </w:p>
    <w:p w14:paraId="11747229" w14:textId="107B1AD5" w:rsidR="00A14479" w:rsidRPr="00D100D2" w:rsidRDefault="00A14479" w:rsidP="00A14479">
      <w:r w:rsidRPr="002D5FF7">
        <w:rPr>
          <w:b/>
        </w:rPr>
        <w:t xml:space="preserve">Table </w:t>
      </w:r>
      <w:r>
        <w:rPr>
          <w:b/>
        </w:rPr>
        <w:t>1</w:t>
      </w:r>
      <w:r w:rsidRPr="002D5FF7">
        <w:rPr>
          <w:b/>
        </w:rPr>
        <w:t>.</w:t>
      </w:r>
      <w:r w:rsidRPr="002D5FF7">
        <w:t xml:space="preserve"> </w:t>
      </w:r>
      <w:r w:rsidRPr="00D100D2">
        <w:t xml:space="preserve">Intracellular concentrations of WT </w:t>
      </w:r>
      <w:r w:rsidRPr="00D100D2">
        <w:rPr>
          <w:i/>
        </w:rPr>
        <w:t>C. thermocellum</w:t>
      </w:r>
      <w:r w:rsidRPr="00D100D2">
        <w:t xml:space="preserve"> used as reference 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A14479" w:rsidRPr="002D5FF7" w14:paraId="29616616" w14:textId="77777777" w:rsidTr="002811B1">
        <w:trPr>
          <w:trHeight w:val="538"/>
          <w:jc w:val="center"/>
        </w:trPr>
        <w:tc>
          <w:tcPr>
            <w:tcW w:w="1587" w:type="dxa"/>
            <w:tcBorders>
              <w:top w:val="single" w:sz="4" w:space="0" w:color="00000A"/>
              <w:bottom w:val="single" w:sz="4" w:space="0" w:color="00000A"/>
            </w:tcBorders>
            <w:shd w:val="clear" w:color="auto" w:fill="auto"/>
            <w:vAlign w:val="center"/>
          </w:tcPr>
          <w:p w14:paraId="3B4C3BC7" w14:textId="77777777" w:rsidR="00A14479" w:rsidRPr="00D100D2" w:rsidRDefault="00A14479" w:rsidP="002811B1">
            <w:r w:rsidRPr="00D100D2">
              <w:t>Metabolite</w:t>
            </w:r>
          </w:p>
        </w:tc>
        <w:tc>
          <w:tcPr>
            <w:tcW w:w="3472" w:type="dxa"/>
            <w:tcBorders>
              <w:top w:val="single" w:sz="4" w:space="0" w:color="00000A"/>
              <w:bottom w:val="single" w:sz="4" w:space="0" w:color="00000A"/>
            </w:tcBorders>
            <w:shd w:val="clear" w:color="auto" w:fill="auto"/>
            <w:vAlign w:val="center"/>
          </w:tcPr>
          <w:p w14:paraId="769E1390" w14:textId="77777777" w:rsidR="00A14479" w:rsidRPr="00D100D2" w:rsidRDefault="00A14479" w:rsidP="002811B1">
            <w:pPr>
              <w:jc w:val="center"/>
            </w:pPr>
            <w:r w:rsidRPr="00D100D2">
              <w:t>Concentrations (mM)</w:t>
            </w:r>
          </w:p>
        </w:tc>
      </w:tr>
      <w:tr w:rsidR="00A14479" w:rsidRPr="002D5FF7" w14:paraId="0A649515" w14:textId="77777777" w:rsidTr="002811B1">
        <w:trPr>
          <w:trHeight w:val="268"/>
          <w:jc w:val="center"/>
        </w:trPr>
        <w:tc>
          <w:tcPr>
            <w:tcW w:w="1587" w:type="dxa"/>
            <w:tcBorders>
              <w:top w:val="single" w:sz="2" w:space="0" w:color="000001"/>
              <w:bottom w:val="nil"/>
            </w:tcBorders>
            <w:shd w:val="clear" w:color="auto" w:fill="auto"/>
            <w:vAlign w:val="center"/>
          </w:tcPr>
          <w:p w14:paraId="18962DB1" w14:textId="77777777" w:rsidR="00A14479" w:rsidRPr="002D5FF7" w:rsidRDefault="00A14479" w:rsidP="002811B1">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54638EA8" w14:textId="77777777" w:rsidR="00A14479" w:rsidRPr="002D5FF7" w:rsidRDefault="00A14479" w:rsidP="002811B1">
            <w:pPr>
              <w:jc w:val="center"/>
            </w:pPr>
            <w:r>
              <w:rPr>
                <w:rFonts w:ascii="Calibri" w:eastAsia="Times New Roman" w:hAnsi="Calibri"/>
                <w:color w:val="000000"/>
                <w:sz w:val="22"/>
                <w:szCs w:val="22"/>
              </w:rPr>
              <w:t>8.19</w:t>
            </w:r>
          </w:p>
        </w:tc>
      </w:tr>
      <w:tr w:rsidR="00A14479" w:rsidRPr="002D5FF7" w14:paraId="0D7EEEDF" w14:textId="77777777" w:rsidTr="002811B1">
        <w:trPr>
          <w:trHeight w:val="320"/>
          <w:jc w:val="center"/>
        </w:trPr>
        <w:tc>
          <w:tcPr>
            <w:tcW w:w="1587" w:type="dxa"/>
            <w:tcBorders>
              <w:top w:val="nil"/>
              <w:bottom w:val="nil"/>
            </w:tcBorders>
            <w:shd w:val="clear" w:color="auto" w:fill="auto"/>
            <w:vAlign w:val="center"/>
          </w:tcPr>
          <w:p w14:paraId="4FB7F622" w14:textId="77777777" w:rsidR="00A14479" w:rsidRPr="002D5FF7" w:rsidRDefault="00A14479" w:rsidP="002811B1">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F6A5655" w14:textId="77777777" w:rsidR="00A14479" w:rsidRPr="002D5FF7" w:rsidRDefault="00A14479" w:rsidP="002811B1">
            <w:pPr>
              <w:jc w:val="center"/>
            </w:pPr>
            <w:r>
              <w:rPr>
                <w:rFonts w:ascii="Calibri" w:eastAsia="Times New Roman" w:hAnsi="Calibri"/>
                <w:color w:val="000000"/>
                <w:sz w:val="22"/>
                <w:szCs w:val="22"/>
              </w:rPr>
              <w:t>1.49</w:t>
            </w:r>
          </w:p>
        </w:tc>
      </w:tr>
      <w:tr w:rsidR="00A14479" w:rsidRPr="002D5FF7" w14:paraId="228879F6" w14:textId="77777777" w:rsidTr="002811B1">
        <w:trPr>
          <w:trHeight w:val="268"/>
          <w:jc w:val="center"/>
        </w:trPr>
        <w:tc>
          <w:tcPr>
            <w:tcW w:w="1587" w:type="dxa"/>
            <w:tcBorders>
              <w:top w:val="nil"/>
              <w:bottom w:val="nil"/>
            </w:tcBorders>
            <w:shd w:val="clear" w:color="auto" w:fill="auto"/>
            <w:vAlign w:val="center"/>
          </w:tcPr>
          <w:p w14:paraId="599E9B61" w14:textId="77777777" w:rsidR="00A14479" w:rsidRPr="002D5FF7" w:rsidRDefault="00A14479" w:rsidP="002811B1">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34BBC52F" w14:textId="77777777" w:rsidR="00A14479" w:rsidRPr="002D5FF7" w:rsidRDefault="00A14479" w:rsidP="002811B1">
            <w:pPr>
              <w:jc w:val="center"/>
            </w:pPr>
            <w:r>
              <w:rPr>
                <w:rFonts w:ascii="Calibri" w:eastAsia="Times New Roman" w:hAnsi="Calibri"/>
                <w:color w:val="000000"/>
                <w:sz w:val="22"/>
                <w:szCs w:val="22"/>
              </w:rPr>
              <w:t>1.50</w:t>
            </w:r>
          </w:p>
        </w:tc>
      </w:tr>
      <w:tr w:rsidR="00A14479" w:rsidRPr="002D5FF7" w14:paraId="78ED441E" w14:textId="77777777" w:rsidTr="002811B1">
        <w:trPr>
          <w:trHeight w:val="268"/>
          <w:jc w:val="center"/>
        </w:trPr>
        <w:tc>
          <w:tcPr>
            <w:tcW w:w="1587" w:type="dxa"/>
            <w:tcBorders>
              <w:top w:val="nil"/>
              <w:bottom w:val="nil"/>
            </w:tcBorders>
            <w:shd w:val="clear" w:color="auto" w:fill="auto"/>
            <w:vAlign w:val="center"/>
          </w:tcPr>
          <w:p w14:paraId="68BB9CB2" w14:textId="77777777" w:rsidR="00A14479" w:rsidRPr="002D5FF7" w:rsidRDefault="00A14479" w:rsidP="002811B1">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007739B3" w14:textId="77777777" w:rsidR="00A14479" w:rsidRPr="002D5FF7" w:rsidRDefault="00A14479" w:rsidP="002811B1">
            <w:pPr>
              <w:jc w:val="center"/>
            </w:pPr>
            <w:r>
              <w:rPr>
                <w:rFonts w:ascii="Calibri" w:eastAsia="Times New Roman" w:hAnsi="Calibri"/>
                <w:color w:val="000000"/>
                <w:sz w:val="22"/>
                <w:szCs w:val="22"/>
              </w:rPr>
              <w:t>37.81</w:t>
            </w:r>
          </w:p>
        </w:tc>
      </w:tr>
      <w:tr w:rsidR="00A14479" w:rsidRPr="002D5FF7" w14:paraId="1DA4C065" w14:textId="77777777" w:rsidTr="002811B1">
        <w:trPr>
          <w:trHeight w:val="268"/>
          <w:jc w:val="center"/>
        </w:trPr>
        <w:tc>
          <w:tcPr>
            <w:tcW w:w="1587" w:type="dxa"/>
            <w:tcBorders>
              <w:top w:val="nil"/>
              <w:bottom w:val="nil"/>
            </w:tcBorders>
            <w:shd w:val="clear" w:color="auto" w:fill="auto"/>
            <w:vAlign w:val="center"/>
          </w:tcPr>
          <w:p w14:paraId="415B26AA" w14:textId="77777777" w:rsidR="00A14479" w:rsidRPr="002D5FF7" w:rsidRDefault="00A14479" w:rsidP="002811B1">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60E71F33" w14:textId="77777777" w:rsidR="00A14479" w:rsidRPr="002D5FF7" w:rsidRDefault="00A14479" w:rsidP="002811B1">
            <w:pPr>
              <w:jc w:val="center"/>
            </w:pPr>
            <w:r>
              <w:rPr>
                <w:rFonts w:ascii="Calibri" w:eastAsia="Times New Roman" w:hAnsi="Calibri"/>
                <w:color w:val="000000"/>
                <w:sz w:val="22"/>
                <w:szCs w:val="22"/>
              </w:rPr>
              <w:t>1.27</w:t>
            </w:r>
          </w:p>
        </w:tc>
      </w:tr>
      <w:tr w:rsidR="00A14479" w:rsidRPr="002D5FF7" w14:paraId="3F105FCD" w14:textId="77777777" w:rsidTr="002811B1">
        <w:trPr>
          <w:trHeight w:val="268"/>
          <w:jc w:val="center"/>
        </w:trPr>
        <w:tc>
          <w:tcPr>
            <w:tcW w:w="1587" w:type="dxa"/>
            <w:tcBorders>
              <w:top w:val="nil"/>
              <w:bottom w:val="nil"/>
            </w:tcBorders>
            <w:shd w:val="clear" w:color="auto" w:fill="auto"/>
            <w:vAlign w:val="center"/>
          </w:tcPr>
          <w:p w14:paraId="5475A680" w14:textId="77777777" w:rsidR="00A14479" w:rsidRPr="002D5FF7" w:rsidRDefault="00A14479" w:rsidP="002811B1">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081651A" w14:textId="77777777" w:rsidR="00A14479" w:rsidRPr="002D5FF7" w:rsidRDefault="00A14479" w:rsidP="002811B1">
            <w:pPr>
              <w:jc w:val="center"/>
            </w:pPr>
            <w:r>
              <w:rPr>
                <w:rFonts w:ascii="Calibri" w:eastAsia="Times New Roman" w:hAnsi="Calibri"/>
                <w:color w:val="000000"/>
                <w:sz w:val="22"/>
                <w:szCs w:val="22"/>
              </w:rPr>
              <w:t>0.10</w:t>
            </w:r>
          </w:p>
        </w:tc>
      </w:tr>
      <w:tr w:rsidR="00A14479" w:rsidRPr="002D5FF7" w14:paraId="0BCE887F" w14:textId="77777777" w:rsidTr="002811B1">
        <w:trPr>
          <w:trHeight w:val="268"/>
          <w:jc w:val="center"/>
        </w:trPr>
        <w:tc>
          <w:tcPr>
            <w:tcW w:w="1587" w:type="dxa"/>
            <w:tcBorders>
              <w:top w:val="nil"/>
              <w:bottom w:val="nil"/>
            </w:tcBorders>
            <w:shd w:val="clear" w:color="auto" w:fill="auto"/>
            <w:vAlign w:val="center"/>
          </w:tcPr>
          <w:p w14:paraId="72380EA4" w14:textId="77777777" w:rsidR="00A14479" w:rsidRPr="002D5FF7" w:rsidRDefault="00A14479" w:rsidP="002811B1">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6B969B3E" w14:textId="77777777" w:rsidR="00A14479" w:rsidRPr="002D5FF7" w:rsidRDefault="00A14479" w:rsidP="002811B1">
            <w:pPr>
              <w:jc w:val="center"/>
            </w:pPr>
            <w:r>
              <w:rPr>
                <w:rFonts w:ascii="Calibri" w:eastAsia="Times New Roman" w:hAnsi="Calibri"/>
                <w:color w:val="000000"/>
                <w:sz w:val="22"/>
                <w:szCs w:val="22"/>
              </w:rPr>
              <w:t>1.35</w:t>
            </w:r>
          </w:p>
        </w:tc>
      </w:tr>
      <w:tr w:rsidR="00A14479" w:rsidRPr="002D5FF7" w14:paraId="5D53E77C" w14:textId="77777777" w:rsidTr="002811B1">
        <w:trPr>
          <w:trHeight w:val="268"/>
          <w:jc w:val="center"/>
        </w:trPr>
        <w:tc>
          <w:tcPr>
            <w:tcW w:w="1587" w:type="dxa"/>
            <w:tcBorders>
              <w:top w:val="nil"/>
              <w:bottom w:val="nil"/>
            </w:tcBorders>
            <w:shd w:val="clear" w:color="auto" w:fill="auto"/>
            <w:vAlign w:val="center"/>
          </w:tcPr>
          <w:p w14:paraId="0D572411" w14:textId="77777777" w:rsidR="00A14479" w:rsidRPr="002D5FF7" w:rsidRDefault="00A14479" w:rsidP="002811B1">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630F4EEE" w14:textId="77777777" w:rsidR="00A14479" w:rsidRPr="002D5FF7" w:rsidRDefault="00A14479" w:rsidP="002811B1">
            <w:pPr>
              <w:jc w:val="center"/>
            </w:pPr>
            <w:r>
              <w:rPr>
                <w:rFonts w:ascii="Calibri" w:eastAsia="Times New Roman" w:hAnsi="Calibri"/>
                <w:color w:val="000000"/>
                <w:sz w:val="22"/>
                <w:szCs w:val="22"/>
              </w:rPr>
              <w:t>0.69</w:t>
            </w:r>
          </w:p>
        </w:tc>
      </w:tr>
      <w:tr w:rsidR="00A14479" w:rsidRPr="002D5FF7" w14:paraId="794ACADD" w14:textId="77777777" w:rsidTr="002811B1">
        <w:trPr>
          <w:trHeight w:val="268"/>
          <w:jc w:val="center"/>
        </w:trPr>
        <w:tc>
          <w:tcPr>
            <w:tcW w:w="1587" w:type="dxa"/>
            <w:tcBorders>
              <w:top w:val="nil"/>
              <w:bottom w:val="single" w:sz="2" w:space="0" w:color="000001"/>
            </w:tcBorders>
            <w:shd w:val="clear" w:color="auto" w:fill="auto"/>
            <w:vAlign w:val="center"/>
          </w:tcPr>
          <w:p w14:paraId="76E476E1" w14:textId="77777777" w:rsidR="00A14479" w:rsidRPr="002D5FF7" w:rsidRDefault="00A14479" w:rsidP="002811B1">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35B19917" w14:textId="77777777" w:rsidR="00A14479" w:rsidRPr="002D5FF7" w:rsidRDefault="00A14479" w:rsidP="002811B1">
            <w:pPr>
              <w:jc w:val="center"/>
            </w:pPr>
            <w:r>
              <w:rPr>
                <w:rFonts w:ascii="Calibri" w:eastAsia="Times New Roman" w:hAnsi="Calibri"/>
                <w:color w:val="000000"/>
                <w:sz w:val="22"/>
                <w:szCs w:val="22"/>
              </w:rPr>
              <w:t>0.02</w:t>
            </w:r>
          </w:p>
        </w:tc>
      </w:tr>
    </w:tbl>
    <w:p w14:paraId="45557360" w14:textId="77777777" w:rsidR="00A14479" w:rsidRPr="00CF4292" w:rsidRDefault="00A14479" w:rsidP="00A14479">
      <w:pPr>
        <w:spacing w:line="480" w:lineRule="auto"/>
        <w:jc w:val="both"/>
        <w:rPr>
          <w:color w:val="000000" w:themeColor="text1"/>
        </w:rPr>
      </w:pPr>
    </w:p>
    <w:p w14:paraId="1361A79B" w14:textId="0786935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Assessing the thermodynamic feasibility of a pathway</w:t>
      </w:r>
    </w:p>
    <w:p w14:paraId="2467A3A7" w14:textId="77777777" w:rsidR="00BF5461" w:rsidRPr="00CF4292" w:rsidRDefault="00BF5461" w:rsidP="00A14479">
      <w:pPr>
        <w:spacing w:line="480" w:lineRule="auto"/>
        <w:ind w:firstLine="360"/>
        <w:jc w:val="both"/>
        <w:rPr>
          <w:color w:val="000000" w:themeColor="text1"/>
        </w:rPr>
      </w:pPr>
      <w:r w:rsidRPr="00CF4292">
        <w:rPr>
          <w:color w:val="000000" w:themeColor="text1"/>
        </w:rPr>
        <w:t xml:space="preserve">The thermodynamic feasibility of a given pathway is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 xml:space="preserve">identifies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BF5461" w:rsidRPr="00CF4292" w14:paraId="1E1AE64D" w14:textId="77777777" w:rsidTr="002811B1">
        <w:tc>
          <w:tcPr>
            <w:tcW w:w="715" w:type="dxa"/>
          </w:tcPr>
          <w:p w14:paraId="36FDF5F1" w14:textId="77777777" w:rsidR="00BF5461" w:rsidRPr="00CF4292" w:rsidRDefault="00BF5461" w:rsidP="002811B1">
            <w:pPr>
              <w:spacing w:line="480" w:lineRule="auto"/>
              <w:rPr>
                <w:color w:val="000000" w:themeColor="text1"/>
              </w:rPr>
            </w:pPr>
          </w:p>
        </w:tc>
        <w:tc>
          <w:tcPr>
            <w:tcW w:w="7920" w:type="dxa"/>
          </w:tcPr>
          <w:p w14:paraId="47D0E1D6" w14:textId="77777777" w:rsidR="00BF5461" w:rsidRPr="00CF4292" w:rsidRDefault="004E79A9" w:rsidP="002811B1">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BF5461" w:rsidRPr="00CF4292">
              <w:rPr>
                <w:color w:val="000000" w:themeColor="text1"/>
              </w:rPr>
              <w:t xml:space="preserve">           (-MDF)</w:t>
            </w:r>
          </w:p>
        </w:tc>
        <w:tc>
          <w:tcPr>
            <w:tcW w:w="706" w:type="dxa"/>
          </w:tcPr>
          <w:p w14:paraId="3374ACEE" w14:textId="77777777" w:rsidR="00BF5461" w:rsidRPr="00CF4292" w:rsidRDefault="00BF5461" w:rsidP="002811B1">
            <w:pPr>
              <w:spacing w:line="480" w:lineRule="auto"/>
              <w:jc w:val="right"/>
              <w:rPr>
                <w:color w:val="000000" w:themeColor="text1"/>
              </w:rPr>
            </w:pPr>
            <w:bookmarkStart w:id="0" w:name="method_3_2_18"/>
            <w:r w:rsidRPr="00CF4292">
              <w:rPr>
                <w:color w:val="000000" w:themeColor="text1"/>
              </w:rPr>
              <w:t>(3)</w:t>
            </w:r>
            <w:bookmarkEnd w:id="0"/>
          </w:p>
        </w:tc>
      </w:tr>
      <w:tr w:rsidR="00BF5461" w:rsidRPr="00CF4292" w14:paraId="7D9A9B84" w14:textId="77777777" w:rsidTr="002811B1">
        <w:tc>
          <w:tcPr>
            <w:tcW w:w="715" w:type="dxa"/>
          </w:tcPr>
          <w:p w14:paraId="0901E886" w14:textId="77777777" w:rsidR="00BF5461" w:rsidRPr="00CF4292" w:rsidRDefault="00BF5461" w:rsidP="002811B1">
            <w:pPr>
              <w:spacing w:line="480" w:lineRule="auto"/>
              <w:rPr>
                <w:color w:val="000000" w:themeColor="text1"/>
              </w:rPr>
            </w:pPr>
          </w:p>
        </w:tc>
        <w:tc>
          <w:tcPr>
            <w:tcW w:w="7920" w:type="dxa"/>
          </w:tcPr>
          <w:p w14:paraId="29421A46"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67F6AEBE" w14:textId="77777777" w:rsidR="00BF5461" w:rsidRPr="00CF4292" w:rsidRDefault="00BF5461" w:rsidP="002811B1">
            <w:pPr>
              <w:spacing w:line="480" w:lineRule="auto"/>
              <w:jc w:val="right"/>
              <w:rPr>
                <w:color w:val="000000" w:themeColor="text1"/>
              </w:rPr>
            </w:pPr>
            <w:bookmarkStart w:id="1" w:name="method_3_2_19"/>
            <w:r w:rsidRPr="00CF4292">
              <w:rPr>
                <w:color w:val="000000" w:themeColor="text1"/>
              </w:rPr>
              <w:t>(4)</w:t>
            </w:r>
            <w:bookmarkEnd w:id="1"/>
          </w:p>
        </w:tc>
      </w:tr>
      <w:tr w:rsidR="00BF5461" w:rsidRPr="00CF4292" w14:paraId="7B66DAE4" w14:textId="77777777" w:rsidTr="002811B1">
        <w:tc>
          <w:tcPr>
            <w:tcW w:w="715" w:type="dxa"/>
          </w:tcPr>
          <w:p w14:paraId="2F4D17C2" w14:textId="77777777" w:rsidR="00BF5461" w:rsidRPr="00CF4292" w:rsidRDefault="00BF5461" w:rsidP="002811B1">
            <w:pPr>
              <w:spacing w:line="480" w:lineRule="auto"/>
              <w:rPr>
                <w:color w:val="000000" w:themeColor="text1"/>
              </w:rPr>
            </w:pPr>
          </w:p>
        </w:tc>
        <w:tc>
          <w:tcPr>
            <w:tcW w:w="7920" w:type="dxa"/>
          </w:tcPr>
          <w:p w14:paraId="3B952A3E"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4827246" w14:textId="77777777" w:rsidR="00BF5461" w:rsidRPr="00CF4292" w:rsidRDefault="00BF5461" w:rsidP="002811B1">
            <w:pPr>
              <w:spacing w:line="480" w:lineRule="auto"/>
              <w:jc w:val="right"/>
              <w:rPr>
                <w:color w:val="000000" w:themeColor="text1"/>
              </w:rPr>
            </w:pPr>
            <w:bookmarkStart w:id="2" w:name="method_3_2_20"/>
            <w:r w:rsidRPr="00CF4292">
              <w:rPr>
                <w:color w:val="000000" w:themeColor="text1"/>
              </w:rPr>
              <w:t>(5)</w:t>
            </w:r>
            <w:bookmarkEnd w:id="2"/>
          </w:p>
        </w:tc>
      </w:tr>
      <w:tr w:rsidR="00BF5461" w:rsidRPr="00CF4292" w14:paraId="54FA9360" w14:textId="77777777" w:rsidTr="002811B1">
        <w:tc>
          <w:tcPr>
            <w:tcW w:w="715" w:type="dxa"/>
          </w:tcPr>
          <w:p w14:paraId="33E85983" w14:textId="77777777" w:rsidR="00BF5461" w:rsidRPr="00CF4292" w:rsidRDefault="00BF5461" w:rsidP="002811B1">
            <w:pPr>
              <w:spacing w:line="480" w:lineRule="auto"/>
              <w:rPr>
                <w:color w:val="000000" w:themeColor="text1"/>
              </w:rPr>
            </w:pPr>
          </w:p>
        </w:tc>
        <w:tc>
          <w:tcPr>
            <w:tcW w:w="7920" w:type="dxa"/>
          </w:tcPr>
          <w:p w14:paraId="73BEB3A7" w14:textId="77777777" w:rsidR="00BF5461" w:rsidRPr="00CF4292" w:rsidRDefault="00BF5461" w:rsidP="002811B1">
            <w:pPr>
              <w:spacing w:line="480" w:lineRule="auto"/>
              <w:rPr>
                <w:color w:val="000000" w:themeColor="text1"/>
              </w:rPr>
            </w:pPr>
          </w:p>
        </w:tc>
        <w:tc>
          <w:tcPr>
            <w:tcW w:w="706" w:type="dxa"/>
          </w:tcPr>
          <w:p w14:paraId="75FF0F4A" w14:textId="77777777" w:rsidR="00BF5461" w:rsidRPr="00CF4292" w:rsidRDefault="00BF5461" w:rsidP="002811B1">
            <w:pPr>
              <w:spacing w:line="480" w:lineRule="auto"/>
              <w:jc w:val="right"/>
              <w:rPr>
                <w:color w:val="000000" w:themeColor="text1"/>
              </w:rPr>
            </w:pPr>
          </w:p>
        </w:tc>
      </w:tr>
    </w:tbl>
    <w:p w14:paraId="2BF4AFB4" w14:textId="65DBEC80" w:rsidR="00BF5461" w:rsidRPr="00CF4292" w:rsidRDefault="00BF5461" w:rsidP="00BF5461">
      <w:pPr>
        <w:spacing w:line="480" w:lineRule="auto"/>
        <w:jc w:val="both"/>
        <w:rPr>
          <w:color w:val="000000" w:themeColor="text1"/>
        </w:rPr>
      </w:pPr>
      <w:r w:rsidRPr="00CF4292">
        <w:rPr>
          <w:color w:val="000000" w:themeColor="text1"/>
        </w:rPr>
        <w:t xml:space="preserve">where </w:t>
      </w:r>
      <w:r w:rsidRPr="00CF4292">
        <w:rPr>
          <w:i/>
          <w:color w:val="000000" w:themeColor="text1"/>
        </w:rPr>
        <w:t>I</w:t>
      </w:r>
      <w:r w:rsidRPr="00CF4292">
        <w:rPr>
          <w:b/>
          <w:color w:val="000000" w:themeColor="text1"/>
        </w:rPr>
        <w:t xml:space="preserve"> </w:t>
      </w:r>
      <w:r w:rsidRPr="00CF4292">
        <w:rPr>
          <w:color w:val="000000" w:themeColor="text1"/>
        </w:rPr>
        <w:t xml:space="preserve">is the set of all metabolites and </w:t>
      </w:r>
      <w:r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 and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 MERGEFORMAT </w:instrText>
      </w:r>
      <w:r w:rsidRPr="00CF4292">
        <w:rPr>
          <w:color w:val="000000" w:themeColor="text1"/>
        </w:rPr>
      </w:r>
      <w:r w:rsidRPr="00CF4292">
        <w:rPr>
          <w:color w:val="000000" w:themeColor="text1"/>
        </w:rPr>
        <w:fldChar w:fldCharType="separate"/>
      </w:r>
      <w:r w:rsidR="00B27C3A" w:rsidRPr="00CF4292">
        <w:rPr>
          <w:color w:val="000000" w:themeColor="text1"/>
        </w:rPr>
        <w:t>(</w:t>
      </w:r>
      <w:r w:rsidR="00B27C3A" w:rsidRPr="00CF4292">
        <w:rPr>
          <w:noProof/>
          <w:color w:val="000000" w:themeColor="text1"/>
        </w:rPr>
        <w:t>4</w:t>
      </w:r>
      <w:r w:rsidR="00B27C3A"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CF4292">
        <w:rPr>
          <w:i/>
          <w:color w:val="000000" w:themeColor="text1"/>
        </w:rPr>
        <w:t>C. thermocellum</w:t>
      </w:r>
      <w:r w:rsidRPr="00CF4292">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CF4292">
        <w:rPr>
          <w:rFonts w:eastAsia="Times New Roman"/>
          <w:color w:val="000000" w:themeColor="text1"/>
          <w:sz w:val="22"/>
          <w:szCs w:val="22"/>
          <w:vertAlign w:val="superscript"/>
        </w:rPr>
        <w:t>+</w:t>
      </w:r>
      <w:r w:rsidRPr="00CF4292">
        <w:rPr>
          <w:color w:val="000000" w:themeColor="text1"/>
        </w:rPr>
        <w:t>. NADH, NADP</w:t>
      </w:r>
      <w:r w:rsidRPr="00CF4292">
        <w:rPr>
          <w:rFonts w:eastAsia="Times New Roman"/>
          <w:color w:val="000000" w:themeColor="text1"/>
          <w:sz w:val="22"/>
          <w:szCs w:val="22"/>
          <w:vertAlign w:val="superscript"/>
        </w:rPr>
        <w:t>+</w:t>
      </w:r>
      <w:r w:rsidRPr="00CF4292">
        <w:rPr>
          <w:color w:val="000000" w:themeColor="text1"/>
        </w:rPr>
        <w:t xml:space="preserve"> and NADPH). Concentration ranges for energy cofactors (ATP/ADP, ATP/AMP, GTP/GDP) were set to allow ratios greater than 10:1 and redox cofactors (NADH/NAD</w:t>
      </w:r>
      <w:r w:rsidRPr="00CF4292">
        <w:rPr>
          <w:rFonts w:eastAsia="Times New Roman"/>
          <w:color w:val="000000" w:themeColor="text1"/>
          <w:sz w:val="22"/>
          <w:szCs w:val="22"/>
          <w:vertAlign w:val="superscript"/>
        </w:rPr>
        <w:t>+</w:t>
      </w:r>
      <w:r w:rsidRPr="00CF4292">
        <w:rPr>
          <w:color w:val="000000" w:themeColor="text1"/>
        </w:rPr>
        <w:t>, NADPH/NADP</w:t>
      </w:r>
      <w:r w:rsidRPr="00CF4292">
        <w:rPr>
          <w:rFonts w:eastAsia="Times New Roman"/>
          <w:color w:val="000000" w:themeColor="text1"/>
          <w:sz w:val="22"/>
          <w:szCs w:val="22"/>
          <w:vertAlign w:val="superscript"/>
        </w:rPr>
        <w:t>+</w:t>
      </w:r>
      <w:r w:rsidRPr="00CF4292">
        <w:rPr>
          <w:color w:val="000000" w:themeColor="text1"/>
        </w:rPr>
        <w:t xml:space="preserve">, </w:t>
      </w:r>
      <w:proofErr w:type="spellStart"/>
      <w:r w:rsidRPr="00CF4292">
        <w:rPr>
          <w:color w:val="000000" w:themeColor="text1"/>
        </w:rPr>
        <w:t>Fd</w:t>
      </w:r>
      <w:proofErr w:type="spellEnd"/>
      <w:r w:rsidRPr="00CF4292">
        <w:rPr>
          <w:color w:val="000000" w:themeColor="text1"/>
        </w:rPr>
        <w:t>(red)/</w:t>
      </w:r>
      <w:proofErr w:type="spellStart"/>
      <w:r w:rsidRPr="00CF4292">
        <w:rPr>
          <w:color w:val="000000" w:themeColor="text1"/>
        </w:rPr>
        <w:t>Fd</w:t>
      </w:r>
      <w:proofErr w:type="spellEnd"/>
      <w:r w:rsidRPr="00CF4292">
        <w:rPr>
          <w:color w:val="000000" w:themeColor="text1"/>
        </w:rPr>
        <w:t xml:space="preserve">(ox)) to vary between 1:100 and 100:1. Although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fixed the ratios of several cofactor pairs, we have relaxed these constraints based on other clostridia when substrate is not limiting </w:t>
      </w:r>
      <w:r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nnett and San, 2009; Meyer and Papoutsakis, 1989; Milo et al., 2010; Noor et al., 2014)</w:t>
      </w:r>
      <w:r w:rsidRPr="00CF4292">
        <w:rPr>
          <w:color w:val="000000" w:themeColor="text1"/>
        </w:rPr>
        <w:fldChar w:fldCharType="end"/>
      </w:r>
      <w:r w:rsidRPr="00CF4292">
        <w:rPr>
          <w:color w:val="000000" w:themeColor="text1"/>
        </w:rPr>
        <w:t xml:space="preserve">, since the values have not been experimentally determined for </w:t>
      </w:r>
      <w:r w:rsidRPr="00CF4292">
        <w:rPr>
          <w:i/>
          <w:color w:val="000000" w:themeColor="text1"/>
        </w:rPr>
        <w:t>C. thermocellum</w:t>
      </w:r>
      <w:r w:rsidRPr="00CF4292">
        <w:rPr>
          <w:color w:val="000000" w:themeColor="text1"/>
        </w:rPr>
        <w:t xml:space="preserve">. For non-measured metabolites,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proposed a range of 1 µM to 10 mM, based largely on the work of Bennet et al </w:t>
      </w:r>
      <w:r w:rsidRPr="00CF4292">
        <w:rPr>
          <w:color w:val="000000" w:themeColor="text1"/>
        </w:rPr>
        <w:fldChar w:fldCharType="begin"/>
      </w:r>
      <w:r>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CF4292">
        <w:rPr>
          <w:color w:val="000000" w:themeColor="text1"/>
        </w:rPr>
        <w:fldChar w:fldCharType="separate"/>
      </w:r>
      <w:r>
        <w:rPr>
          <w:noProof/>
          <w:color w:val="000000" w:themeColor="text1"/>
        </w:rPr>
        <w:t>(Bennett and San, 2009)</w:t>
      </w:r>
      <w:r w:rsidRPr="00CF4292">
        <w:rPr>
          <w:color w:val="000000" w:themeColor="text1"/>
        </w:rPr>
        <w:fldChar w:fldCharType="end"/>
      </w:r>
      <w:r w:rsidRPr="00CF4292">
        <w:rPr>
          <w:color w:val="000000" w:themeColor="text1"/>
        </w:rPr>
        <w:t xml:space="preserve">. Based on our measurements, we decided to keep the default lower concentration at 1 µM, but raise the default upper concentration from 10 mM to 20 </w:t>
      </w:r>
      <w:proofErr w:type="spellStart"/>
      <w:r w:rsidRPr="00CF4292">
        <w:rPr>
          <w:color w:val="000000" w:themeColor="text1"/>
        </w:rPr>
        <w:t>mM.</w:t>
      </w:r>
      <w:proofErr w:type="spellEnd"/>
      <w:r w:rsidRPr="00CF4292">
        <w:rPr>
          <w:color w:val="000000" w:themeColor="text1"/>
        </w:rPr>
        <w:t xml:space="preserve"> Default bounds for each metabolite is described in Supplementary </w:t>
      </w:r>
      <w:r w:rsidR="00630812">
        <w:rPr>
          <w:color w:val="000000" w:themeColor="text1"/>
        </w:rPr>
        <w:t>file 6</w:t>
      </w:r>
      <w:r w:rsidRPr="00CF4292">
        <w:rPr>
          <w:color w:val="000000" w:themeColor="text1"/>
        </w:rPr>
        <w:t xml:space="preserve">. </w:t>
      </w:r>
      <w:r>
        <w:rPr>
          <w:color w:val="000000" w:themeColor="text1"/>
        </w:rPr>
        <w:t xml:space="preserve">The pH of the system was set to 7.0 and the ionic strength set to 0.1 M. </w:t>
      </w:r>
      <w:r w:rsidRPr="00CF4292">
        <w:rPr>
          <w:color w:val="000000" w:themeColor="text1"/>
        </w:rPr>
        <w:t xml:space="preserve">The MDF </w:t>
      </w:r>
      <w:r w:rsidRPr="00CF4292">
        <w:rPr>
          <w:color w:val="000000" w:themeColor="text1"/>
        </w:rPr>
        <w:lastRenderedPageBreak/>
        <w:t xml:space="preserve">problem is solved using </w:t>
      </w:r>
      <w:proofErr w:type="spellStart"/>
      <w:r w:rsidRPr="00CF4292">
        <w:rPr>
          <w:color w:val="000000" w:themeColor="text1"/>
        </w:rPr>
        <w:t>Gurobi</w:t>
      </w:r>
      <w:proofErr w:type="spellEnd"/>
      <w:r w:rsidRPr="00CF4292">
        <w:rPr>
          <w:color w:val="000000" w:themeColor="text1"/>
        </w:rPr>
        <w:t xml:space="preserve"> Optimizer v6.5.1 solver and Python script modified from the Equilibrator-API Python package </w:t>
      </w:r>
      <w:r w:rsidRPr="00CF4292">
        <w:rPr>
          <w:color w:val="000000" w:themeColor="text1"/>
        </w:rPr>
        <w:fldChar w:fldCharType="begin"/>
      </w:r>
      <w:r>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CF4292">
        <w:rPr>
          <w:color w:val="000000" w:themeColor="text1"/>
        </w:rPr>
        <w:fldChar w:fldCharType="separate"/>
      </w:r>
      <w:r>
        <w:rPr>
          <w:noProof/>
          <w:color w:val="000000" w:themeColor="text1"/>
        </w:rPr>
        <w:t>(Noor et al., 2013)</w:t>
      </w:r>
      <w:r w:rsidRPr="00CF4292">
        <w:rPr>
          <w:color w:val="000000" w:themeColor="text1"/>
        </w:rPr>
        <w:fldChar w:fldCharType="end"/>
      </w:r>
      <w:r w:rsidRPr="00CF4292">
        <w:rPr>
          <w:color w:val="000000" w:themeColor="text1"/>
        </w:rPr>
        <w:t>.</w:t>
      </w:r>
    </w:p>
    <w:p w14:paraId="65056075" w14:textId="77777777" w:rsidR="00BF5461" w:rsidRPr="00CF4292" w:rsidRDefault="00BF5461" w:rsidP="00BF5461">
      <w:pPr>
        <w:spacing w:line="480" w:lineRule="auto"/>
        <w:rPr>
          <w:color w:val="000000" w:themeColor="text1"/>
        </w:rPr>
      </w:pPr>
    </w:p>
    <w:p w14:paraId="1A526111" w14:textId="0FA874B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EFM evaluation</w:t>
      </w:r>
    </w:p>
    <w:p w14:paraId="6562869D" w14:textId="77777777" w:rsidR="00BF5461" w:rsidRPr="00CF4292" w:rsidRDefault="00BF5461" w:rsidP="00BF5461">
      <w:pPr>
        <w:spacing w:line="480" w:lineRule="auto"/>
        <w:jc w:val="both"/>
        <w:rPr>
          <w:color w:val="000000" w:themeColor="text1"/>
        </w:rPr>
      </w:pPr>
      <w:r w:rsidRPr="00CF4292">
        <w:rPr>
          <w:color w:val="000000" w:themeColor="text1"/>
        </w:rPr>
        <w:t xml:space="preserve">We implement the algorithm to generate k-shortest EFM of a network to systematically evaluate all the EFMs associated with our network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de Figueiredo et al., 2009)</w:t>
      </w:r>
      <w:r w:rsidRPr="00CF4292">
        <w:rPr>
          <w:color w:val="000000" w:themeColor="text1"/>
        </w:rPr>
        <w:fldChar w:fldCharType="end"/>
      </w:r>
      <w:r w:rsidRPr="00CF4292">
        <w:rPr>
          <w:color w:val="000000" w:themeColor="text1"/>
        </w:rPr>
        <w:t xml:space="preserve">. The formulation which largely matches the one of </w:t>
      </w:r>
      <w:proofErr w:type="spellStart"/>
      <w:r w:rsidRPr="00CF4292">
        <w:rPr>
          <w:color w:val="000000" w:themeColor="text1"/>
        </w:rPr>
        <w:t>OptStrain</w:t>
      </w:r>
      <w:proofErr w:type="spellEnd"/>
      <w:r w:rsidRPr="00CF4292">
        <w:rPr>
          <w:color w:val="000000" w:themeColor="text1"/>
        </w:rPr>
        <w:t xml:space="preserve"> </w:t>
      </w:r>
      <w:r w:rsidRPr="00CF4292">
        <w:rPr>
          <w:color w:val="000000" w:themeColor="text1"/>
        </w:rPr>
        <w:fldChar w:fldCharType="begin"/>
      </w:r>
      <w:r>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CF4292">
        <w:rPr>
          <w:color w:val="000000" w:themeColor="text1"/>
        </w:rPr>
        <w:fldChar w:fldCharType="separate"/>
      </w:r>
      <w:r>
        <w:rPr>
          <w:noProof/>
          <w:color w:val="000000" w:themeColor="text1"/>
        </w:rPr>
        <w:t>(Pharkya et al., 2004)</w:t>
      </w:r>
      <w:r w:rsidRPr="00CF4292">
        <w:rPr>
          <w:color w:val="000000" w:themeColor="text1"/>
        </w:rPr>
        <w:fldChar w:fldCharType="end"/>
      </w:r>
      <w:r w:rsidRPr="00CF4292">
        <w:rPr>
          <w:color w:val="000000" w:themeColor="text1"/>
        </w:rPr>
        <w:t xml:space="preserve"> is given by: </w:t>
      </w:r>
    </w:p>
    <w:p w14:paraId="0FD33325" w14:textId="77777777" w:rsidR="00BF5461" w:rsidRPr="00CF4292" w:rsidRDefault="00BF5461" w:rsidP="00BF5461">
      <w:pPr>
        <w:spacing w:line="360" w:lineRule="auto"/>
        <w:jc w:val="both"/>
        <w:rPr>
          <w:b/>
          <w:bCs/>
          <w:iCs/>
          <w:color w:val="000000" w:themeColor="text1"/>
        </w:rPr>
      </w:pPr>
    </w:p>
    <w:p w14:paraId="345DBA74" w14:textId="77777777" w:rsidR="00BF5461" w:rsidRPr="00CF4292" w:rsidRDefault="00BF5461" w:rsidP="00BF5461">
      <w:pPr>
        <w:rPr>
          <w:color w:val="000000" w:themeColor="text1"/>
          <w:lang w:eastAsia="ko-KR"/>
        </w:rPr>
      </w:pPr>
    </w:p>
    <w:p w14:paraId="0AC6CDD5" w14:textId="77777777" w:rsidR="00BF5461" w:rsidRPr="00CF4292" w:rsidRDefault="00BF5461" w:rsidP="00BF5461">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F5461" w:rsidRPr="00CF4292" w14:paraId="2120C6E1" w14:textId="77777777" w:rsidTr="002811B1">
        <w:tc>
          <w:tcPr>
            <w:tcW w:w="715" w:type="dxa"/>
            <w:vAlign w:val="center"/>
          </w:tcPr>
          <w:p w14:paraId="07D3281E" w14:textId="77777777" w:rsidR="00BF5461" w:rsidRPr="00CF4292" w:rsidRDefault="00BF5461" w:rsidP="002811B1">
            <w:pPr>
              <w:spacing w:line="480" w:lineRule="auto"/>
              <w:rPr>
                <w:color w:val="000000" w:themeColor="text1"/>
              </w:rPr>
            </w:pPr>
          </w:p>
        </w:tc>
        <w:tc>
          <w:tcPr>
            <w:tcW w:w="7920" w:type="dxa"/>
            <w:vAlign w:val="center"/>
          </w:tcPr>
          <w:p w14:paraId="4AB6C22B" w14:textId="77777777" w:rsidR="00BF5461" w:rsidRPr="00CF4292" w:rsidRDefault="004E79A9" w:rsidP="002811B1">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043B918" w14:textId="77777777" w:rsidR="00BF5461" w:rsidRPr="00CF4292" w:rsidRDefault="00BF5461" w:rsidP="002811B1">
            <w:pPr>
              <w:spacing w:line="480" w:lineRule="auto"/>
              <w:jc w:val="center"/>
              <w:rPr>
                <w:color w:val="000000" w:themeColor="text1"/>
              </w:rPr>
            </w:pPr>
            <w:r w:rsidRPr="00CF4292">
              <w:rPr>
                <w:color w:val="000000" w:themeColor="text1"/>
              </w:rPr>
              <w:t>(6)</w:t>
            </w:r>
          </w:p>
        </w:tc>
      </w:tr>
      <w:tr w:rsidR="00BF5461" w:rsidRPr="00CF4292" w14:paraId="43675726" w14:textId="77777777" w:rsidTr="002811B1">
        <w:tc>
          <w:tcPr>
            <w:tcW w:w="715" w:type="dxa"/>
            <w:vAlign w:val="center"/>
          </w:tcPr>
          <w:p w14:paraId="017A7491" w14:textId="77777777" w:rsidR="00BF5461" w:rsidRPr="00CF4292" w:rsidRDefault="00BF5461" w:rsidP="002811B1">
            <w:pPr>
              <w:spacing w:line="480" w:lineRule="auto"/>
              <w:rPr>
                <w:color w:val="000000" w:themeColor="text1"/>
              </w:rPr>
            </w:pPr>
          </w:p>
        </w:tc>
        <w:tc>
          <w:tcPr>
            <w:tcW w:w="7920" w:type="dxa"/>
            <w:vAlign w:val="center"/>
          </w:tcPr>
          <w:p w14:paraId="51D69573" w14:textId="77777777" w:rsidR="00BF5461" w:rsidRPr="00CF4292" w:rsidRDefault="00BF5461" w:rsidP="002811B1">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0302E27" w14:textId="77777777" w:rsidR="00BF5461" w:rsidRPr="00CF4292" w:rsidRDefault="00BF5461" w:rsidP="002811B1">
            <w:pPr>
              <w:spacing w:line="480" w:lineRule="auto"/>
              <w:jc w:val="center"/>
              <w:rPr>
                <w:color w:val="000000" w:themeColor="text1"/>
              </w:rPr>
            </w:pPr>
            <w:r w:rsidRPr="00CF4292">
              <w:rPr>
                <w:color w:val="000000" w:themeColor="text1"/>
              </w:rPr>
              <w:t>(7)</w:t>
            </w:r>
          </w:p>
        </w:tc>
      </w:tr>
      <w:tr w:rsidR="00BF5461" w:rsidRPr="00CF4292" w14:paraId="207BBC4F" w14:textId="77777777" w:rsidTr="002811B1">
        <w:tc>
          <w:tcPr>
            <w:tcW w:w="715" w:type="dxa"/>
            <w:vAlign w:val="center"/>
          </w:tcPr>
          <w:p w14:paraId="6E87237F" w14:textId="77777777" w:rsidR="00BF5461" w:rsidRPr="00CF4292" w:rsidRDefault="00BF5461" w:rsidP="002811B1">
            <w:pPr>
              <w:spacing w:line="480" w:lineRule="auto"/>
              <w:rPr>
                <w:color w:val="000000" w:themeColor="text1"/>
              </w:rPr>
            </w:pPr>
          </w:p>
        </w:tc>
        <w:tc>
          <w:tcPr>
            <w:tcW w:w="7920" w:type="dxa"/>
            <w:vAlign w:val="center"/>
          </w:tcPr>
          <w:p w14:paraId="51699F0B" w14:textId="77777777" w:rsidR="00BF5461" w:rsidRPr="00CF4292" w:rsidRDefault="004E79A9" w:rsidP="002811B1">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5C075604" w14:textId="77777777" w:rsidR="00BF5461" w:rsidRPr="00CF4292" w:rsidRDefault="00BF5461" w:rsidP="002811B1">
            <w:pPr>
              <w:spacing w:line="480" w:lineRule="auto"/>
              <w:jc w:val="center"/>
              <w:rPr>
                <w:color w:val="000000" w:themeColor="text1"/>
              </w:rPr>
            </w:pPr>
            <w:r w:rsidRPr="00CF4292">
              <w:rPr>
                <w:color w:val="000000" w:themeColor="text1"/>
              </w:rPr>
              <w:t>(8)</w:t>
            </w:r>
          </w:p>
        </w:tc>
      </w:tr>
      <w:tr w:rsidR="00BF5461" w:rsidRPr="00CF4292" w14:paraId="0EE0E52D" w14:textId="77777777" w:rsidTr="002811B1">
        <w:tc>
          <w:tcPr>
            <w:tcW w:w="715" w:type="dxa"/>
            <w:vAlign w:val="center"/>
          </w:tcPr>
          <w:p w14:paraId="45F3E8E8" w14:textId="77777777" w:rsidR="00BF5461" w:rsidRPr="00CF4292" w:rsidRDefault="00BF5461" w:rsidP="002811B1">
            <w:pPr>
              <w:spacing w:line="480" w:lineRule="auto"/>
              <w:rPr>
                <w:color w:val="000000" w:themeColor="text1"/>
              </w:rPr>
            </w:pPr>
          </w:p>
        </w:tc>
        <w:tc>
          <w:tcPr>
            <w:tcW w:w="7920" w:type="dxa"/>
            <w:vAlign w:val="center"/>
          </w:tcPr>
          <w:p w14:paraId="393AEDB0" w14:textId="77777777" w:rsidR="00BF5461" w:rsidRPr="00CF4292" w:rsidRDefault="004E79A9"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24BD57E0" w14:textId="77777777" w:rsidR="00BF5461" w:rsidRPr="00CF4292" w:rsidRDefault="00BF5461" w:rsidP="002811B1">
            <w:pPr>
              <w:spacing w:line="480" w:lineRule="auto"/>
              <w:jc w:val="center"/>
              <w:rPr>
                <w:color w:val="000000" w:themeColor="text1"/>
              </w:rPr>
            </w:pPr>
            <w:r w:rsidRPr="00CF4292">
              <w:rPr>
                <w:color w:val="000000" w:themeColor="text1"/>
              </w:rPr>
              <w:t>(9)</w:t>
            </w:r>
          </w:p>
        </w:tc>
      </w:tr>
      <w:tr w:rsidR="00BF5461" w:rsidRPr="00CF4292" w14:paraId="6ED780DF" w14:textId="77777777" w:rsidTr="002811B1">
        <w:tc>
          <w:tcPr>
            <w:tcW w:w="715" w:type="dxa"/>
            <w:vAlign w:val="center"/>
          </w:tcPr>
          <w:p w14:paraId="64C496AF" w14:textId="77777777" w:rsidR="00BF5461" w:rsidRPr="00CF4292" w:rsidRDefault="00BF5461" w:rsidP="002811B1">
            <w:pPr>
              <w:spacing w:line="480" w:lineRule="auto"/>
              <w:rPr>
                <w:color w:val="000000" w:themeColor="text1"/>
              </w:rPr>
            </w:pPr>
          </w:p>
        </w:tc>
        <w:tc>
          <w:tcPr>
            <w:tcW w:w="7920" w:type="dxa"/>
            <w:vAlign w:val="center"/>
          </w:tcPr>
          <w:p w14:paraId="64D59F46" w14:textId="77777777" w:rsidR="00BF5461" w:rsidRPr="00CF4292" w:rsidRDefault="004E79A9"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24C2940" w14:textId="77777777" w:rsidR="00BF5461" w:rsidRPr="00CF4292" w:rsidRDefault="00BF5461" w:rsidP="002811B1">
            <w:pPr>
              <w:spacing w:line="480" w:lineRule="auto"/>
              <w:jc w:val="center"/>
              <w:rPr>
                <w:color w:val="000000" w:themeColor="text1"/>
              </w:rPr>
            </w:pPr>
            <w:r w:rsidRPr="00CF4292">
              <w:rPr>
                <w:color w:val="000000" w:themeColor="text1"/>
              </w:rPr>
              <w:t>(10)</w:t>
            </w:r>
          </w:p>
        </w:tc>
      </w:tr>
      <w:tr w:rsidR="00BF5461" w:rsidRPr="00CF4292" w14:paraId="75C4429D" w14:textId="77777777" w:rsidTr="002811B1">
        <w:tc>
          <w:tcPr>
            <w:tcW w:w="715" w:type="dxa"/>
            <w:vAlign w:val="center"/>
          </w:tcPr>
          <w:p w14:paraId="5C77D855" w14:textId="77777777" w:rsidR="00BF5461" w:rsidRPr="00CF4292" w:rsidRDefault="00BF5461" w:rsidP="002811B1">
            <w:pPr>
              <w:spacing w:line="480" w:lineRule="auto"/>
              <w:rPr>
                <w:color w:val="000000" w:themeColor="text1"/>
              </w:rPr>
            </w:pPr>
          </w:p>
        </w:tc>
        <w:tc>
          <w:tcPr>
            <w:tcW w:w="7920" w:type="dxa"/>
            <w:vAlign w:val="center"/>
          </w:tcPr>
          <w:p w14:paraId="7CB30F50" w14:textId="77777777" w:rsidR="00BF5461" w:rsidRPr="00CF4292" w:rsidRDefault="004E79A9"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7C5F797A" w14:textId="77777777" w:rsidR="00BF5461" w:rsidRPr="00CF4292" w:rsidRDefault="00BF5461" w:rsidP="002811B1">
            <w:pPr>
              <w:spacing w:line="480" w:lineRule="auto"/>
              <w:jc w:val="center"/>
              <w:rPr>
                <w:color w:val="000000" w:themeColor="text1"/>
              </w:rPr>
            </w:pPr>
            <w:r w:rsidRPr="00CF4292">
              <w:rPr>
                <w:color w:val="000000" w:themeColor="text1"/>
              </w:rPr>
              <w:t>(11)</w:t>
            </w:r>
          </w:p>
        </w:tc>
      </w:tr>
      <w:tr w:rsidR="00BF5461" w:rsidRPr="00CF4292" w14:paraId="7257626E" w14:textId="77777777" w:rsidTr="002811B1">
        <w:tc>
          <w:tcPr>
            <w:tcW w:w="715" w:type="dxa"/>
            <w:vAlign w:val="center"/>
          </w:tcPr>
          <w:p w14:paraId="053C86A3" w14:textId="77777777" w:rsidR="00BF5461" w:rsidRPr="00CF4292" w:rsidRDefault="00BF5461" w:rsidP="002811B1">
            <w:pPr>
              <w:spacing w:line="480" w:lineRule="auto"/>
              <w:rPr>
                <w:color w:val="000000" w:themeColor="text1"/>
              </w:rPr>
            </w:pPr>
          </w:p>
        </w:tc>
        <w:tc>
          <w:tcPr>
            <w:tcW w:w="7920" w:type="dxa"/>
            <w:vAlign w:val="center"/>
          </w:tcPr>
          <w:p w14:paraId="7E05C998" w14:textId="77777777" w:rsidR="00BF5461" w:rsidRPr="00CF4292" w:rsidRDefault="00BF5461" w:rsidP="002811B1">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3F13B6C4" w14:textId="77777777" w:rsidR="00BF5461" w:rsidRPr="00CF4292" w:rsidRDefault="00BF5461" w:rsidP="002811B1">
            <w:pPr>
              <w:spacing w:line="480" w:lineRule="auto"/>
              <w:jc w:val="center"/>
              <w:rPr>
                <w:color w:val="000000" w:themeColor="text1"/>
              </w:rPr>
            </w:pPr>
            <w:r w:rsidRPr="00CF4292">
              <w:rPr>
                <w:color w:val="000000" w:themeColor="text1"/>
              </w:rPr>
              <w:t>(12)</w:t>
            </w:r>
          </w:p>
        </w:tc>
      </w:tr>
    </w:tbl>
    <w:p w14:paraId="1D67FF03" w14:textId="05914DA7" w:rsidR="00BF5461" w:rsidRPr="00CF4292" w:rsidRDefault="00BF5461" w:rsidP="00BF5461">
      <w:pPr>
        <w:spacing w:line="360" w:lineRule="auto"/>
        <w:jc w:val="both"/>
        <w:rPr>
          <w:color w:val="000000" w:themeColor="text1"/>
        </w:rPr>
      </w:pPr>
      <w:r w:rsidRPr="00CF4292">
        <w:rPr>
          <w:color w:val="000000" w:themeColor="text1"/>
        </w:rPr>
        <w:t xml:space="preserve">where </w:t>
      </w:r>
      <w:r w:rsidRPr="00CF4292">
        <w:rPr>
          <w:i/>
          <w:color w:val="000000" w:themeColor="text1"/>
        </w:rPr>
        <w:t>I</w:t>
      </w:r>
      <w:r w:rsidRPr="00CF4292">
        <w:rPr>
          <w:color w:val="000000" w:themeColor="text1"/>
        </w:rPr>
        <w:t xml:space="preserve"> is the set of all metabolites and </w:t>
      </w:r>
      <w:r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 reactions,</w:t>
      </w:r>
      <w:r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CF4292">
        <w:rPr>
          <w:bCs/>
          <w:iCs/>
          <w:color w:val="000000" w:themeColor="text1"/>
        </w:rPr>
        <w:t xml:space="preserve">represents the stoichiometric coefficient of the metabolite </w:t>
      </w:r>
      <w:proofErr w:type="spellStart"/>
      <w:r w:rsidRPr="00CF4292">
        <w:rPr>
          <w:bCs/>
          <w:i/>
          <w:iCs/>
          <w:color w:val="000000" w:themeColor="text1"/>
        </w:rPr>
        <w:t>i</w:t>
      </w:r>
      <w:proofErr w:type="spellEnd"/>
      <w:r w:rsidRPr="00CF4292">
        <w:rPr>
          <w:bCs/>
          <w:iCs/>
          <w:color w:val="000000" w:themeColor="text1"/>
        </w:rPr>
        <w:t xml:space="preserve"> in reaction </w:t>
      </w:r>
      <w:r w:rsidRPr="00CF4292">
        <w:rPr>
          <w:bCs/>
          <w:i/>
          <w:iCs/>
          <w:color w:val="000000" w:themeColor="text1"/>
        </w:rPr>
        <w:t>j</w:t>
      </w:r>
      <w:r w:rsidRPr="00CF4292">
        <w:rPr>
          <w:color w:val="000000" w:themeColor="text1"/>
        </w:rPr>
        <w:t xml:space="preserve">, </w:t>
      </w:r>
      <w:r w:rsidRPr="00CF4292">
        <w:rPr>
          <w:i/>
          <w:color w:val="000000" w:themeColor="text1"/>
        </w:rPr>
        <w:t>K</w:t>
      </w:r>
      <w:r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Pr="00CF4292">
        <w:rPr>
          <w:bCs/>
          <w:iCs/>
          <w:color w:val="000000" w:themeColor="text1"/>
          <w:sz w:val="22"/>
          <w:szCs w:val="22"/>
        </w:rPr>
        <w:t xml:space="preserve"> </w:t>
      </w:r>
      <w:r w:rsidRPr="00CF4292">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in the </w:t>
      </w:r>
      <w:r w:rsidRPr="00CF4292">
        <w:rPr>
          <w:i/>
          <w:color w:val="000000" w:themeColor="text1"/>
        </w:rPr>
        <w:t>k</w:t>
      </w:r>
      <w:r w:rsidRPr="00CF4292">
        <w:rPr>
          <w:i/>
          <w:color w:val="000000" w:themeColor="text1"/>
          <w:vertAlign w:val="superscript"/>
        </w:rPr>
        <w:t>th</w:t>
      </w:r>
      <w:r w:rsidRPr="00CF4292">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constraint 10) assumes a value of 1 if the reaction </w:t>
      </w:r>
      <w:r w:rsidRPr="00CF4292">
        <w:rPr>
          <w:i/>
          <w:color w:val="000000" w:themeColor="text1"/>
        </w:rPr>
        <w:t>j</w:t>
      </w:r>
      <w:r w:rsidRPr="00CF4292">
        <w:rPr>
          <w:color w:val="000000" w:themeColor="text1"/>
        </w:rPr>
        <w:t xml:space="preserve"> is included in the EFM and 0 otherwise. The smallest EFM is found by minimizing the sum of all these binary variables as shown by constraint 6. </w:t>
      </w:r>
      <w:r w:rsidRPr="00CF4292">
        <w:rPr>
          <w:bCs/>
          <w:iCs/>
          <w:color w:val="000000" w:themeColor="text1"/>
        </w:rPr>
        <w:t xml:space="preserve">Steady state of the network is ensured by enforcing no net accumulation or consumption of metabolites as shown by </w:t>
      </w:r>
      <w:r w:rsidRPr="00CF4292">
        <w:rPr>
          <w:color w:val="000000" w:themeColor="text1"/>
        </w:rPr>
        <w:t>constraint</w:t>
      </w:r>
      <w:r w:rsidRPr="00CF4292">
        <w:rPr>
          <w:bCs/>
          <w:iCs/>
          <w:color w:val="000000" w:themeColor="text1"/>
        </w:rPr>
        <w:t xml:space="preserve"> 7. The </w:t>
      </w:r>
      <w:r w:rsidRPr="00CF4292">
        <w:rPr>
          <w:bCs/>
          <w:iCs/>
          <w:color w:val="000000" w:themeColor="text1"/>
        </w:rPr>
        <w:lastRenderedPageBreak/>
        <w:t>network is decomposed to ensure that all reaction fluxes are positive (constraint 11) and t</w:t>
      </w:r>
      <w:r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w:t>
      </w:r>
      <w:r w:rsidRPr="00614724">
        <w:rPr>
          <w:color w:val="FF0000"/>
        </w:rPr>
        <w:t>reaction</w:t>
      </w:r>
      <w:r w:rsidR="00614724" w:rsidRPr="00614724">
        <w:rPr>
          <w:color w:val="FF0000"/>
        </w:rPr>
        <w:t>s</w:t>
      </w:r>
      <w:r w:rsidRPr="00CF4292">
        <w:rPr>
          <w:color w:val="000000" w:themeColor="text1"/>
        </w:rPr>
        <w:t xml:space="preserve"> in the models (Table </w:t>
      </w:r>
      <w:r w:rsidR="00FB6442">
        <w:rPr>
          <w:color w:val="000000" w:themeColor="text1"/>
        </w:rPr>
        <w:t>2</w:t>
      </w:r>
      <w:r w:rsidRPr="00CF4292">
        <w:rPr>
          <w:color w:val="000000" w:themeColor="text1"/>
        </w:rPr>
        <w:t>).</w:t>
      </w:r>
    </w:p>
    <w:p w14:paraId="39AEE30B" w14:textId="490B887A" w:rsidR="00BF5461" w:rsidRPr="00CF4292" w:rsidRDefault="00BF5461" w:rsidP="00BF5461">
      <w:pPr>
        <w:spacing w:line="360" w:lineRule="auto"/>
        <w:jc w:val="both"/>
        <w:rPr>
          <w:bCs/>
          <w:iCs/>
          <w:color w:val="000000" w:themeColor="text1"/>
        </w:rPr>
      </w:pPr>
      <w:r w:rsidRPr="00CF4292">
        <w:rPr>
          <w:bCs/>
          <w:iCs/>
          <w:color w:val="000000" w:themeColor="text1"/>
        </w:rPr>
        <w:t xml:space="preserve">Table </w:t>
      </w:r>
      <w:r w:rsidR="00FB6442">
        <w:rPr>
          <w:bCs/>
          <w:iCs/>
          <w:color w:val="000000" w:themeColor="text1"/>
        </w:rPr>
        <w:t>2</w:t>
      </w:r>
      <w:r w:rsidRPr="00CF4292">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BF5461" w:rsidRPr="00CF4292" w14:paraId="53EDF85F" w14:textId="77777777" w:rsidTr="002811B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0548E561" w14:textId="77777777" w:rsidR="00BF5461" w:rsidRPr="00CF4292" w:rsidRDefault="00BF5461" w:rsidP="002811B1">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58947F8C" w14:textId="77777777" w:rsidR="00BF5461" w:rsidRPr="00CF4292" w:rsidRDefault="00BF5461" w:rsidP="002811B1">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BF5461" w:rsidRPr="00CF4292" w14:paraId="0D8EBC13"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5E3E8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1991E86F"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 ATP &lt;=&gt; ADP + pi </w:t>
            </w:r>
          </w:p>
        </w:tc>
      </w:tr>
      <w:tr w:rsidR="00BF5461" w:rsidRPr="00CF4292" w14:paraId="65A40A85"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D1DEE6"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0960E7AA"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BF5461" w:rsidRPr="00CF4292" w14:paraId="73373FA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1347F2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35FE2DF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BF5461" w:rsidRPr="00CF4292" w14:paraId="57E0C9D7"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9247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6BC0A0A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BF5461" w:rsidRPr="00CF4292" w14:paraId="0BA372C2"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AC118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52A1CE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BF5461" w:rsidRPr="00CF4292" w14:paraId="0C4019C9"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762FB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0911D5B4"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BF5461" w:rsidRPr="00CF4292" w14:paraId="00A2C12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29DAC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ABA1ACB"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BF5461" w:rsidRPr="00CF4292" w14:paraId="7792271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D9B69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13F61A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BF5461" w:rsidRPr="00CF4292" w14:paraId="651E252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CF2C55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4889AF7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BF5461" w:rsidRPr="00CF4292" w14:paraId="04BD2C8A"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85163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1CB2719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BF5461" w:rsidRPr="00CF4292" w14:paraId="3F66302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626CD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22F5811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BF5461" w:rsidRPr="00CF4292" w14:paraId="624A3C6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E5288C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4F5746F6"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g3p &lt;=&gt; NADH + 13dpg </w:t>
            </w:r>
          </w:p>
        </w:tc>
      </w:tr>
      <w:tr w:rsidR="00BF5461" w:rsidRPr="00CF4292" w14:paraId="53C97C7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4FD4BD5"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14531E9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NADPH </w:t>
            </w:r>
          </w:p>
        </w:tc>
      </w:tr>
      <w:tr w:rsidR="00BF5461" w:rsidRPr="00CF4292" w14:paraId="1EF56A4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B9CE5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3A2E581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13dpg &lt;=&gt; ATP + 3pg </w:t>
            </w:r>
          </w:p>
        </w:tc>
      </w:tr>
      <w:tr w:rsidR="00BF5461" w:rsidRPr="00CF4292" w14:paraId="6C9A92E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7FBFBE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28FC281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13dpg &lt;=&gt; GTP + 3pg </w:t>
            </w:r>
          </w:p>
        </w:tc>
      </w:tr>
      <w:tr w:rsidR="00BF5461" w:rsidRPr="00CF4292" w14:paraId="6F8E6FD6"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103A47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03C9CB7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BF5461" w:rsidRPr="00CF4292" w14:paraId="04B34F66"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6655C8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399ADA3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6114708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F9AB7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1E348D1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BF5461" w:rsidRPr="00CF4292" w14:paraId="1B4938F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2EFE4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6DDEE6C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r>
      <w:tr w:rsidR="00BF5461" w:rsidRPr="00CF4292" w14:paraId="1EDC6FE0"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1B242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234811B7"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 </w:t>
            </w:r>
          </w:p>
        </w:tc>
      </w:tr>
      <w:tr w:rsidR="00BF5461" w:rsidRPr="00CF4292" w14:paraId="777322DF"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9BCA86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25959B4A"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mal-l </w:t>
            </w:r>
          </w:p>
        </w:tc>
      </w:tr>
      <w:tr w:rsidR="00BF5461" w:rsidRPr="00CF4292" w14:paraId="70EF4404"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0DBFA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057EEA4D"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 </w:t>
            </w:r>
          </w:p>
        </w:tc>
      </w:tr>
      <w:tr w:rsidR="00BF5461" w:rsidRPr="00CF4292" w14:paraId="6D664D1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11489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00198094"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0E1D539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A81BF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344675AE"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5F36F24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61D080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72CA8AA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1 h + 1 pi &lt;=&gt; 2 FDXOX + 1 NADH + 0.5 ppi + 0.5 h2o </w:t>
            </w:r>
          </w:p>
        </w:tc>
      </w:tr>
      <w:tr w:rsidR="00BF5461" w:rsidRPr="00CF4292" w14:paraId="3587CAE2"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F9692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04300F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BF5461" w:rsidRPr="00CF4292" w14:paraId="0B75181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57F15D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6774EB5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7FE9954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2ACA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529A2E2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48B6CDD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F10184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ALDH-NADPH</w:t>
            </w:r>
          </w:p>
        </w:tc>
        <w:tc>
          <w:tcPr>
            <w:tcW w:w="6806" w:type="dxa"/>
            <w:noWrap/>
            <w:hideMark/>
          </w:tcPr>
          <w:p w14:paraId="6780868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6160DC7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03FCF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3C0D32C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w:t>
            </w:r>
          </w:p>
        </w:tc>
      </w:tr>
      <w:tr w:rsidR="00BF5461" w:rsidRPr="00CF4292" w14:paraId="552316A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BF6D6F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27A08BE2"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BF5461" w:rsidRPr="00CF4292" w14:paraId="09F18EE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E28A4F6"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384D5639"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h &lt;=&gt;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2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2 FDXOX </w:t>
            </w:r>
          </w:p>
        </w:tc>
      </w:tr>
      <w:tr w:rsidR="00BF5461" w:rsidRPr="00CF4292" w14:paraId="782CB33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304886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2FF22971"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BF5461" w:rsidRPr="00CF4292" w14:paraId="03FFDF5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E3EC51"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73EDC733"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pi &lt;=&gt; ADP + ppi</w:t>
            </w:r>
          </w:p>
        </w:tc>
      </w:tr>
      <w:tr w:rsidR="00BF5461" w:rsidRPr="00CF4292" w14:paraId="664F65D8"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A2726E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1B0D3FA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BF5461" w:rsidRPr="00CF4292" w14:paraId="47FFFFA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03058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01F8FC9F"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BF5461" w:rsidRPr="00CF4292" w14:paraId="2B20F72B"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3009E97"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09D0D250"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AMP + ppi </w:t>
            </w:r>
          </w:p>
        </w:tc>
      </w:tr>
    </w:tbl>
    <w:p w14:paraId="016F60E4" w14:textId="77777777" w:rsidR="00BF5461" w:rsidRPr="00BF5461" w:rsidRDefault="00BF5461" w:rsidP="00BF5461">
      <w:pPr>
        <w:pStyle w:val="Heading1"/>
        <w:numPr>
          <w:ilvl w:val="0"/>
          <w:numId w:val="0"/>
        </w:numPr>
        <w:spacing w:line="480" w:lineRule="auto"/>
        <w:ind w:left="360"/>
        <w:rPr>
          <w:color w:val="000000" w:themeColor="text1"/>
          <w:sz w:val="28"/>
        </w:rPr>
      </w:pPr>
    </w:p>
    <w:p w14:paraId="49AA7452" w14:textId="28E4B7C9" w:rsidR="00CA5834" w:rsidRPr="00A76D0B" w:rsidRDefault="00F172B5" w:rsidP="00183435">
      <w:pPr>
        <w:pStyle w:val="Heading1"/>
        <w:numPr>
          <w:ilvl w:val="0"/>
          <w:numId w:val="8"/>
        </w:numPr>
        <w:spacing w:line="480" w:lineRule="auto"/>
        <w:rPr>
          <w:color w:val="000000" w:themeColor="text1"/>
        </w:rPr>
      </w:pPr>
      <w:r w:rsidRPr="00A76D0B">
        <w:rPr>
          <w:color w:val="000000" w:themeColor="text1"/>
        </w:rPr>
        <w:t>Results and discussion</w:t>
      </w:r>
    </w:p>
    <w:p w14:paraId="3A21FEEA" w14:textId="2A7F9735" w:rsidR="00950575" w:rsidRPr="00CF4292" w:rsidRDefault="00950575" w:rsidP="00950575">
      <w:pPr>
        <w:rPr>
          <w:color w:val="000000" w:themeColor="text1"/>
          <w:lang w:eastAsia="ko-KR"/>
        </w:rPr>
      </w:pPr>
    </w:p>
    <w:p w14:paraId="5D80F583" w14:textId="2B90CD17"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 xml:space="preserve">(see Supplementary </w:t>
      </w:r>
      <w:r w:rsidR="00A92A81">
        <w:rPr>
          <w:color w:val="000000" w:themeColor="text1"/>
        </w:rPr>
        <w:t>file 1</w:t>
      </w:r>
      <w:r w:rsidR="00F31987" w:rsidRPr="00CF4292">
        <w:rPr>
          <w:color w:val="000000" w:themeColor="text1"/>
        </w:rPr>
        <w:t>)</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w:t>
      </w:r>
      <w:r w:rsidR="00BA5B98" w:rsidRPr="00BA5B98">
        <w:rPr>
          <w:color w:val="000000" w:themeColor="text1"/>
        </w:rPr>
        <w:t xml:space="preserve">It revealed that at high ethanol concentrations, </w:t>
      </w:r>
      <w:r w:rsidR="00BA5B98" w:rsidRPr="00193365">
        <w:rPr>
          <w:bCs/>
          <w:color w:val="000000" w:themeColor="text1"/>
        </w:rPr>
        <w:t>a non-positive</w:t>
      </w:r>
      <w:r w:rsidR="00BA5B98" w:rsidRPr="00BA5B98">
        <w:rPr>
          <w:color w:val="000000" w:themeColor="text1"/>
        </w:rPr>
        <w:t xml:space="preserve"> MDF </w:t>
      </w:r>
      <w:r w:rsidR="00BA5B98" w:rsidRPr="00193365">
        <w:rPr>
          <w:bCs/>
          <w:color w:val="000000" w:themeColor="text1"/>
        </w:rPr>
        <w:t>becomes inevitable</w:t>
      </w:r>
      <w:r w:rsidR="00BA5B98" w:rsidRPr="00BA5B98">
        <w:rPr>
          <w:color w:val="000000" w:themeColor="text1"/>
        </w:rPr>
        <w:t xml:space="preserve"> across five reactions (PFK, FBA, GAPDH, ALDH and ADH</w:t>
      </w:r>
      <w:r w:rsidR="00BA5B98" w:rsidRPr="00193365">
        <w:rPr>
          <w:bCs/>
          <w:color w:val="000000" w:themeColor="text1"/>
        </w:rPr>
        <w:t>)</w:t>
      </w:r>
      <w:r w:rsidR="00BA5B98" w:rsidRPr="00BA5B98">
        <w:rPr>
          <w:color w:val="000000" w:themeColor="text1"/>
        </w:rPr>
        <w:t xml:space="preserve"> due to </w:t>
      </w:r>
      <w:r w:rsidR="00BA5B98" w:rsidRPr="00193365">
        <w:rPr>
          <w:bCs/>
          <w:color w:val="000000" w:themeColor="text1"/>
        </w:rPr>
        <w:t>the increased</w:t>
      </w:r>
      <w:r w:rsidR="00BA5B98" w:rsidRPr="00BA5B98">
        <w:rPr>
          <w:color w:val="000000" w:themeColor="text1"/>
        </w:rPr>
        <w:t xml:space="preserve"> NADH and sugar phosphate levels</w:t>
      </w:r>
      <w:r w:rsidR="00BA5B98" w:rsidRPr="00193365">
        <w:rPr>
          <w:bCs/>
          <w:color w:val="000000" w:themeColor="text1"/>
        </w:rPr>
        <w:t>. Consequently, this causes an inhibition in</w:t>
      </w:r>
      <w:r w:rsidR="00BA5B98" w:rsidRPr="00BA5B98">
        <w:rPr>
          <w:color w:val="000000" w:themeColor="text1"/>
        </w:rPr>
        <w:t xml:space="preserve"> ethanol production.</w:t>
      </w:r>
      <w:r w:rsidR="00097971" w:rsidRPr="009A5809">
        <w:rPr>
          <w:bCs/>
          <w:color w:val="000000" w:themeColor="text1"/>
        </w:rPr>
        <w:t xml:space="preserve"> </w:t>
      </w:r>
    </w:p>
    <w:p w14:paraId="3E99BD7D" w14:textId="701A3DB2" w:rsidR="00097971" w:rsidRPr="00CF4292" w:rsidRDefault="004B7315" w:rsidP="00097971">
      <w:pPr>
        <w:spacing w:line="480" w:lineRule="auto"/>
        <w:jc w:val="both"/>
        <w:rPr>
          <w:bCs/>
          <w:color w:val="000000" w:themeColor="text1"/>
        </w:rPr>
      </w:pPr>
      <w:r w:rsidRPr="009A5809">
        <w:rPr>
          <w:bCs/>
          <w:color w:val="000000" w:themeColor="text1"/>
        </w:rPr>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w:t>
      </w:r>
      <w:r w:rsidR="00A76D0B">
        <w:rPr>
          <w:bCs/>
          <w:color w:val="000000" w:themeColor="text1"/>
        </w:rPr>
        <w:t>3</w:t>
      </w:r>
      <w:r w:rsidR="00097971" w:rsidRPr="00CF4292">
        <w:rPr>
          <w:bCs/>
          <w:color w:val="000000" w:themeColor="text1"/>
        </w:rPr>
        <w:t xml:space="preserve">)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 xml:space="preserve">hese enzyme modifications both individually and in combination by using the concept of elementary flux modes (EFMs) defined as a redox and energy balanced </w:t>
      </w:r>
      <w:r w:rsidR="005231AF">
        <w:rPr>
          <w:bCs/>
          <w:color w:val="000000" w:themeColor="text1"/>
        </w:rPr>
        <w:fldChar w:fldCharType="begin"/>
      </w:r>
      <w:r w:rsidR="005231AF">
        <w:rPr>
          <w:bCs/>
          <w:color w:val="000000" w:themeColor="text1"/>
        </w:rPr>
        <w: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instrText>
      </w:r>
      <w:r w:rsidR="005231AF">
        <w:rPr>
          <w:bCs/>
          <w:color w:val="000000" w:themeColor="text1"/>
        </w:rPr>
        <w:fldChar w:fldCharType="separate"/>
      </w:r>
      <w:r w:rsidR="005231AF">
        <w:rPr>
          <w:bCs/>
          <w:noProof/>
          <w:color w:val="000000" w:themeColor="text1"/>
        </w:rPr>
        <w:t>(Wlaschin et al., 2006)</w:t>
      </w:r>
      <w:r w:rsidR="005231AF">
        <w:rPr>
          <w:bCs/>
          <w:color w:val="000000" w:themeColor="text1"/>
        </w:rPr>
        <w:fldChar w:fldCharType="end"/>
      </w:r>
      <w:r w:rsidR="00097971" w:rsidRPr="00CF4292">
        <w:rPr>
          <w:bCs/>
          <w:color w:val="000000" w:themeColor="text1"/>
        </w:rPr>
        <w:t>minimal set of reactions that unde</w:t>
      </w:r>
      <w:r w:rsidR="006A5EC6" w:rsidRPr="00CF4292">
        <w:rPr>
          <w:bCs/>
          <w:color w:val="000000" w:themeColor="text1"/>
        </w:rPr>
        <w:t>r steady-state conditions allows</w:t>
      </w:r>
      <w:r w:rsidR="00097971" w:rsidRPr="00CF4292">
        <w:rPr>
          <w:bCs/>
          <w:color w:val="000000" w:themeColor="text1"/>
        </w:rPr>
        <w:t xml:space="preserve"> for the generation of </w:t>
      </w:r>
      <w:r w:rsidR="006A5EC6" w:rsidRPr="00CF4292">
        <w:rPr>
          <w:bCs/>
          <w:color w:val="000000" w:themeColor="text1"/>
        </w:rPr>
        <w:t xml:space="preserve">a </w:t>
      </w:r>
      <w:r w:rsidR="00097971" w:rsidRPr="00CF4292">
        <w:rPr>
          <w:bCs/>
          <w:color w:val="000000" w:themeColor="text1"/>
        </w:rPr>
        <w:t>set of products fr</w:t>
      </w:r>
      <w:r w:rsidR="005231AF">
        <w:rPr>
          <w:bCs/>
          <w:color w:val="000000" w:themeColor="text1"/>
        </w:rPr>
        <w:t xml:space="preserve">om a given set of reactants </w:t>
      </w:r>
      <w:r w:rsidR="005231AF">
        <w:rPr>
          <w:bCs/>
          <w:color w:val="000000" w:themeColor="text1"/>
        </w:rPr>
        <w:fldChar w:fldCharType="begin"/>
      </w:r>
      <w:r w:rsidR="005231AF">
        <w:rPr>
          <w:bCs/>
          <w:color w:val="000000" w:themeColor="text1"/>
        </w:rPr>
        <w: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instrText>
      </w:r>
      <w:r w:rsidR="005231AF">
        <w:rPr>
          <w:bCs/>
          <w:color w:val="000000" w:themeColor="text1"/>
        </w:rPr>
        <w:fldChar w:fldCharType="separate"/>
      </w:r>
      <w:r w:rsidR="005231AF">
        <w:rPr>
          <w:bCs/>
          <w:noProof/>
          <w:color w:val="000000" w:themeColor="text1"/>
        </w:rPr>
        <w:t>(Trinh et al., 2009)</w:t>
      </w:r>
      <w:r w:rsidR="005231AF">
        <w:rPr>
          <w:bCs/>
          <w:color w:val="000000" w:themeColor="text1"/>
        </w:rPr>
        <w:fldChar w:fldCharType="end"/>
      </w:r>
      <w:r w:rsidR="00097971" w:rsidRPr="00CF4292">
        <w:rPr>
          <w:bCs/>
          <w:color w:val="000000" w:themeColor="text1"/>
        </w:rPr>
        <w:t xml:space="preserve">. Here we exhaustively identified all EFMs that </w:t>
      </w:r>
      <w:r w:rsidR="00AE28C7" w:rsidRPr="00CF4292">
        <w:rPr>
          <w:bCs/>
          <w:color w:val="000000" w:themeColor="text1"/>
        </w:rPr>
        <w:lastRenderedPageBreak/>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w:t>
      </w:r>
      <w:r w:rsidR="005231AF">
        <w:rPr>
          <w:bCs/>
          <w:color w:val="000000" w:themeColor="text1"/>
        </w:rPr>
        <w:fldChar w:fldCharType="begin"/>
      </w:r>
      <w:r w:rsidR="005231AF">
        <w:rPr>
          <w:bCs/>
          <w:color w:val="000000" w:themeColor="text1"/>
        </w:rPr>
        <w:instrText xml:space="preserve"> ADDIN EN.CITE &lt;EndNote&gt;&lt;Cite&gt;&lt;Author&gt;Peres&lt;/Author&gt;&lt;Year&gt;2017&lt;/Year&gt;&lt;RecNum&gt;602&lt;/RecNum&gt;&lt;DisplayText&gt;(Peres et al., 2017)&lt;/DisplayText&gt;&lt;record&gt;&lt;rec-number&gt;602&lt;/rec-number&gt;&lt;foreign-keys&gt;&lt;key app="EN" db-id="rde2ee5zc0dwsbez5pg5s2ztd5fdfsdpvexd" timestamp="1556117253"&gt;602&lt;/key&gt;&lt;/foreign-keys&gt;&lt;ref-type name="Journal Article"&gt;17&lt;/ref-type&gt;&lt;contributors&gt;&lt;authors&gt;&lt;author&gt;Peres, Sabine&lt;/author&gt;&lt;author&gt;Jolicœur, Mario&lt;/author&gt;&lt;author&gt;Moulin, Cécile&lt;/author&gt;&lt;author&gt;Dague, Philippe&lt;/author&gt;&lt;author&gt;Schuster, Stefan&lt;/author&gt;&lt;/authors&gt;&lt;/contributors&gt;&lt;titles&gt;&lt;title&gt;How important is thermodynamics for identifying elementary flux modes?&lt;/title&gt;&lt;secondary-title&gt;PLoS One&lt;/secondary-title&gt;&lt;/titles&gt;&lt;periodical&gt;&lt;full-title&gt;PLoS One&lt;/full-title&gt;&lt;/periodical&gt;&lt;pages&gt;e0171440&lt;/pages&gt;&lt;volume&gt;12&lt;/volume&gt;&lt;number&gt;2&lt;/number&gt;&lt;dates&gt;&lt;year&gt;2017&lt;/year&gt;&lt;/dates&gt;&lt;isbn&gt;1932-6203&lt;/isbn&gt;&lt;urls&gt;&lt;/urls&gt;&lt;/record&gt;&lt;/Cite&gt;&lt;/EndNote&gt;</w:instrText>
      </w:r>
      <w:r w:rsidR="005231AF">
        <w:rPr>
          <w:bCs/>
          <w:color w:val="000000" w:themeColor="text1"/>
        </w:rPr>
        <w:fldChar w:fldCharType="separate"/>
      </w:r>
      <w:r w:rsidR="005231AF">
        <w:rPr>
          <w:bCs/>
          <w:noProof/>
          <w:color w:val="000000" w:themeColor="text1"/>
        </w:rPr>
        <w:t>(Peres et al., 2017)</w:t>
      </w:r>
      <w:r w:rsidR="005231AF">
        <w:rPr>
          <w:bCs/>
          <w:color w:val="000000" w:themeColor="text1"/>
        </w:rPr>
        <w:fldChar w:fldCharType="end"/>
      </w:r>
      <w:bookmarkStart w:id="3" w:name="_GoBack"/>
      <w:bookmarkEnd w:id="3"/>
      <w:r w:rsidR="00097971" w:rsidRPr="00CF4292">
        <w:rPr>
          <w:bCs/>
          <w:color w:val="000000" w:themeColor="text1"/>
        </w:rPr>
        <w:t xml:space="preserve">.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 xml:space="preserve">Supplementary </w:t>
      </w:r>
      <w:r w:rsidR="00C30B75">
        <w:rPr>
          <w:color w:val="000000" w:themeColor="text1"/>
        </w:rPr>
        <w:t>file 4</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w:t>
      </w:r>
      <w:proofErr w:type="spellStart"/>
      <w:r w:rsidR="00B637E4" w:rsidRPr="00CF4292">
        <w:rPr>
          <w:bCs/>
          <w:color w:val="000000" w:themeColor="text1"/>
        </w:rPr>
        <w:t>mol</w:t>
      </w:r>
      <w:proofErr w:type="spellEnd"/>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and 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w:t>
      </w:r>
      <w:proofErr w:type="spellStart"/>
      <w:r w:rsidR="00373A69" w:rsidRPr="009A5809">
        <w:rPr>
          <w:bCs/>
          <w:color w:val="000000" w:themeColor="text1"/>
        </w:rPr>
        <w:t>mol</w:t>
      </w:r>
      <w:proofErr w:type="spellEnd"/>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w:t>
      </w:r>
      <w:proofErr w:type="spellStart"/>
      <w:r w:rsidR="00097971" w:rsidRPr="009A5809">
        <w:rPr>
          <w:bCs/>
          <w:color w:val="000000" w:themeColor="text1"/>
        </w:rPr>
        <w:t>mol</w:t>
      </w:r>
      <w:proofErr w:type="spellEnd"/>
      <w:r w:rsidR="00097971" w:rsidRPr="009A5809">
        <w:rPr>
          <w:bCs/>
          <w:color w:val="000000" w:themeColor="text1"/>
        </w:rPr>
        <w:t xml:space="preserve"> ATP/</w:t>
      </w:r>
      <w:proofErr w:type="spellStart"/>
      <w:r w:rsidR="00097971" w:rsidRPr="009A5809">
        <w:rPr>
          <w:bCs/>
          <w:color w:val="000000" w:themeColor="text1"/>
        </w:rPr>
        <w:t>mol</w:t>
      </w:r>
      <w:proofErr w:type="spellEnd"/>
      <w:r w:rsidR="0012476C" w:rsidRPr="009A5809">
        <w:rPr>
          <w:bCs/>
          <w:color w:val="000000" w:themeColor="text1"/>
        </w:rPr>
        <w:t xml:space="preserve"> </w:t>
      </w:r>
      <w:r w:rsidR="00F8789F" w:rsidRPr="009A5809">
        <w:rPr>
          <w:bCs/>
          <w:color w:val="000000" w:themeColor="text1"/>
        </w:rPr>
        <w:t>c</w:t>
      </w:r>
      <w:r w:rsidR="00740FA7" w:rsidRPr="009A5809">
        <w:rPr>
          <w:bCs/>
          <w:color w:val="000000" w:themeColor="text1"/>
        </w:rPr>
        <w:t>ellobiose).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w:t>
      </w:r>
      <w:proofErr w:type="spellStart"/>
      <w:r w:rsidR="00020072" w:rsidRPr="00CF4292">
        <w:rPr>
          <w:bCs/>
          <w:color w:val="000000" w:themeColor="text1"/>
        </w:rPr>
        <w:t>mol</w:t>
      </w:r>
      <w:proofErr w:type="spellEnd"/>
      <w:r w:rsidR="00020072" w:rsidRPr="00CF4292">
        <w:rPr>
          <w:bCs/>
          <w:color w:val="000000" w:themeColor="text1"/>
        </w:rPr>
        <w:t xml:space="preserve">)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77777777" w:rsidR="00097971" w:rsidRPr="00CF4292" w:rsidRDefault="00097971" w:rsidP="00097971">
      <w:pPr>
        <w:keepNext/>
        <w:spacing w:line="480" w:lineRule="auto"/>
        <w:jc w:val="both"/>
        <w:rPr>
          <w:color w:val="000000" w:themeColor="text1"/>
        </w:rPr>
      </w:pPr>
      <w:r w:rsidRPr="00CF4292">
        <w:rPr>
          <w:noProof/>
          <w:color w:val="000000" w:themeColor="text1"/>
        </w:rPr>
        <w:lastRenderedPageBreak/>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39AC9CB"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00B27C3A">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D100D2">
        <w:rPr>
          <w:color w:val="000000" w:themeColor="text1"/>
          <w:sz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6DEE3F0" w:rsidR="00097971" w:rsidRPr="00CF4292" w:rsidRDefault="00097971" w:rsidP="00097971">
      <w:pPr>
        <w:jc w:val="both"/>
        <w:outlineLvl w:val="0"/>
        <w:rPr>
          <w:color w:val="000000" w:themeColor="text1"/>
        </w:rPr>
      </w:pPr>
      <w:r w:rsidRPr="00CF4292">
        <w:rPr>
          <w:b/>
          <w:color w:val="000000" w:themeColor="text1"/>
        </w:rPr>
        <w:t xml:space="preserve">Table </w:t>
      </w:r>
      <w:r w:rsidR="00A76D0B">
        <w:rPr>
          <w:b/>
          <w:color w:val="000000" w:themeColor="text1"/>
        </w:rPr>
        <w:t>3</w:t>
      </w:r>
      <w:r w:rsidRPr="00CF4292">
        <w:rPr>
          <w:b/>
          <w:color w:val="000000" w:themeColor="text1"/>
        </w:rPr>
        <w:t>.</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A06336" w:rsidRDefault="00097971" w:rsidP="00237370">
            <w:pPr>
              <w:rPr>
                <w:rFonts w:eastAsia="Times New Roman"/>
                <w:color w:val="000000" w:themeColor="text1"/>
                <w:sz w:val="22"/>
                <w:szCs w:val="22"/>
              </w:rPr>
            </w:pPr>
            <w:r w:rsidRPr="00A06336">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44265F6E" w:rsidR="00097971" w:rsidRPr="00A06336" w:rsidRDefault="00E26B6B" w:rsidP="002811B1">
            <w:pPr>
              <w:pStyle w:val="Heading1"/>
              <w:numPr>
                <w:ilvl w:val="0"/>
                <w:numId w:val="13"/>
              </w:numPr>
              <w:rPr>
                <w:b w:val="0"/>
              </w:rPr>
            </w:pPr>
            <w:r w:rsidRPr="00A06336">
              <w:rPr>
                <w:b w:val="0"/>
              </w:rPr>
              <w:t>fdxrd + nadp</w:t>
            </w:r>
            <w:r w:rsidRPr="00A06336">
              <w:rPr>
                <w:b w:val="0"/>
                <w:vertAlign w:val="superscript"/>
              </w:rPr>
              <w:t>+</w:t>
            </w:r>
            <w:r w:rsidRPr="00A06336">
              <w:rPr>
                <w:b w:val="0"/>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21C4C7C8" w:rsidR="00F53B26" w:rsidRPr="00CF4292" w:rsidRDefault="00A76D0B" w:rsidP="00A76D0B">
      <w:pPr>
        <w:pStyle w:val="Heading2"/>
        <w:numPr>
          <w:ilvl w:val="1"/>
          <w:numId w:val="8"/>
        </w:numPr>
      </w:pPr>
      <w:r>
        <w:t xml:space="preserve"> </w:t>
      </w:r>
      <w:r w:rsidR="00E908A6" w:rsidRPr="00CF4292">
        <w:t>Assessment of the thermodynamic consistency of the measured metabolite concentrations</w:t>
      </w:r>
    </w:p>
    <w:p w14:paraId="55B31D3A" w14:textId="21BEAFA2"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t>
      </w:r>
      <w:r w:rsidRPr="00D100D2">
        <w:rPr>
          <w:color w:val="000000" w:themeColor="text1"/>
        </w:rPr>
        <w:t xml:space="preserve">we re-analyzed the </w:t>
      </w:r>
      <w:r w:rsidR="00343E4A" w:rsidRPr="00D100D2">
        <w:rPr>
          <w:color w:val="000000" w:themeColor="text1"/>
        </w:rPr>
        <w:t xml:space="preserve">relative concentration </w:t>
      </w:r>
      <w:r w:rsidRPr="00D100D2">
        <w:rPr>
          <w:color w:val="000000" w:themeColor="text1"/>
        </w:rPr>
        <w:t xml:space="preserve">data from Tian et al using the MDF </w:t>
      </w:r>
      <w:r w:rsidR="00564CD8" w:rsidRPr="00D100D2">
        <w:rPr>
          <w:color w:val="000000" w:themeColor="text1"/>
        </w:rPr>
        <w:t>algorithm</w:t>
      </w:r>
      <w:r w:rsidRPr="00D100D2">
        <w:rPr>
          <w:color w:val="000000" w:themeColor="text1"/>
        </w:rPr>
        <w:t xml:space="preserve"> </w:t>
      </w:r>
      <w:r w:rsidR="00A56158"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 </w:instrText>
      </w:r>
      <w:r w:rsidR="007C7776"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DATA </w:instrText>
      </w:r>
      <w:r w:rsidR="007C7776" w:rsidRPr="00D100D2">
        <w:rPr>
          <w:bCs/>
          <w:color w:val="000000" w:themeColor="text1"/>
        </w:rPr>
      </w:r>
      <w:r w:rsidR="007C7776" w:rsidRPr="00D100D2">
        <w:rPr>
          <w:bCs/>
          <w:color w:val="000000" w:themeColor="text1"/>
        </w:rPr>
        <w:fldChar w:fldCharType="end"/>
      </w:r>
      <w:r w:rsidR="00A56158" w:rsidRPr="00D100D2">
        <w:rPr>
          <w:bCs/>
          <w:color w:val="000000" w:themeColor="text1"/>
        </w:rPr>
      </w:r>
      <w:r w:rsidR="00A56158" w:rsidRPr="00D100D2">
        <w:rPr>
          <w:bCs/>
          <w:color w:val="000000" w:themeColor="text1"/>
        </w:rPr>
        <w:fldChar w:fldCharType="separate"/>
      </w:r>
      <w:r w:rsidR="007C7776" w:rsidRPr="00D100D2">
        <w:rPr>
          <w:bCs/>
          <w:noProof/>
          <w:color w:val="000000" w:themeColor="text1"/>
        </w:rPr>
        <w:t>(Noor et al., 2014)</w:t>
      </w:r>
      <w:r w:rsidR="00A56158" w:rsidRPr="00D100D2">
        <w:rPr>
          <w:bCs/>
          <w:color w:val="000000" w:themeColor="text1"/>
        </w:rPr>
        <w:fldChar w:fldCharType="end"/>
      </w:r>
      <w:r w:rsidRPr="00D100D2">
        <w:rPr>
          <w:color w:val="000000" w:themeColor="text1"/>
        </w:rPr>
        <w:t xml:space="preserve">. </w:t>
      </w:r>
      <w:r w:rsidR="00564CD8" w:rsidRPr="00D100D2">
        <w:rPr>
          <w:color w:val="000000" w:themeColor="text1"/>
        </w:rPr>
        <w:t xml:space="preserve">The dataset </w:t>
      </w:r>
      <w:r w:rsidR="00AC5B24" w:rsidRPr="00D100D2">
        <w:rPr>
          <w:color w:val="000000" w:themeColor="text1"/>
        </w:rPr>
        <w:t>includes</w:t>
      </w:r>
      <w:r w:rsidR="00A900D2" w:rsidRPr="00D100D2">
        <w:rPr>
          <w:color w:val="000000" w:themeColor="text1"/>
        </w:rPr>
        <w:t xml:space="preserve"> intracellular metabolites collected from </w:t>
      </w:r>
      <w:r w:rsidR="005D6246" w:rsidRPr="00D100D2">
        <w:rPr>
          <w:color w:val="000000" w:themeColor="text1"/>
        </w:rPr>
        <w:t>wild type (</w:t>
      </w:r>
      <w:r w:rsidR="00A900D2" w:rsidRPr="00D100D2">
        <w:rPr>
          <w:color w:val="000000" w:themeColor="text1"/>
        </w:rPr>
        <w:t>WT</w:t>
      </w:r>
      <w:r w:rsidR="005D6246" w:rsidRPr="00D100D2">
        <w:rPr>
          <w:color w:val="000000" w:themeColor="text1"/>
        </w:rPr>
        <w:t>)</w:t>
      </w:r>
      <w:r w:rsidR="00A900D2" w:rsidRPr="00D100D2">
        <w:rPr>
          <w:color w:val="000000" w:themeColor="text1"/>
        </w:rPr>
        <w:t xml:space="preserve"> </w:t>
      </w:r>
      <w:r w:rsidR="00A900D2" w:rsidRPr="00D100D2">
        <w:rPr>
          <w:i/>
          <w:color w:val="000000" w:themeColor="text1"/>
        </w:rPr>
        <w:t>C. thermocellum</w:t>
      </w:r>
      <w:r w:rsidR="00A900D2" w:rsidRPr="00D100D2">
        <w:rPr>
          <w:color w:val="000000" w:themeColor="text1"/>
        </w:rPr>
        <w:t xml:space="preserve"> growing with and without</w:t>
      </w:r>
      <w:r w:rsidR="00296DD2" w:rsidRPr="00D100D2">
        <w:rPr>
          <w:color w:val="000000" w:themeColor="text1"/>
        </w:rPr>
        <w:t xml:space="preserve"> (control)</w:t>
      </w:r>
      <w:r w:rsidR="00564CD8" w:rsidRPr="00D100D2">
        <w:rPr>
          <w:color w:val="000000" w:themeColor="text1"/>
        </w:rPr>
        <w:t xml:space="preserve"> </w:t>
      </w:r>
      <w:r w:rsidR="00A900D2" w:rsidRPr="00D100D2">
        <w:rPr>
          <w:color w:val="000000" w:themeColor="text1"/>
        </w:rPr>
        <w:t>added ethanol</w:t>
      </w:r>
      <w:r w:rsidR="00B32B68" w:rsidRPr="00D100D2">
        <w:rPr>
          <w:color w:val="000000" w:themeColor="text1"/>
        </w:rPr>
        <w:t xml:space="preserve"> for two replicates each at</w:t>
      </w:r>
      <w:r w:rsidR="00842CFE" w:rsidRPr="00D100D2">
        <w:rPr>
          <w:color w:val="000000" w:themeColor="text1"/>
        </w:rPr>
        <w:t xml:space="preserve"> three different time</w:t>
      </w:r>
      <w:r w:rsidR="008135CE" w:rsidRPr="00D100D2">
        <w:rPr>
          <w:color w:val="000000" w:themeColor="text1"/>
        </w:rPr>
        <w:t xml:space="preserve"> </w:t>
      </w:r>
      <w:r w:rsidR="00842CFE" w:rsidRPr="00D100D2">
        <w:rPr>
          <w:color w:val="000000" w:themeColor="text1"/>
        </w:rPr>
        <w:t>points</w:t>
      </w:r>
      <w:r w:rsidR="00A900D2" w:rsidRPr="00D100D2">
        <w:rPr>
          <w:color w:val="000000" w:themeColor="text1"/>
        </w:rPr>
        <w:t xml:space="preserve">. </w:t>
      </w:r>
      <w:r w:rsidR="009C75D6" w:rsidRPr="00D100D2">
        <w:rPr>
          <w:color w:val="000000" w:themeColor="text1"/>
        </w:rPr>
        <w:t xml:space="preserve">The absolute concentrations </w:t>
      </w:r>
      <w:r w:rsidR="00FB0142" w:rsidRPr="00D100D2">
        <w:rPr>
          <w:color w:val="000000" w:themeColor="text1"/>
        </w:rPr>
        <w:t>at the different time points were evaluated using a reference dataset (</w:t>
      </w:r>
      <w:r w:rsidR="00316EC7" w:rsidRPr="00D100D2">
        <w:rPr>
          <w:color w:val="000000" w:themeColor="text1"/>
        </w:rPr>
        <w:t xml:space="preserve">see Table </w:t>
      </w:r>
      <w:r w:rsidR="00FF0C4F">
        <w:rPr>
          <w:color w:val="000000" w:themeColor="text1"/>
        </w:rPr>
        <w:t>1</w:t>
      </w:r>
      <w:r w:rsidR="00FB0142" w:rsidRPr="00D100D2">
        <w:rPr>
          <w:color w:val="000000" w:themeColor="text1"/>
        </w:rPr>
        <w:t xml:space="preserve">) of intracellular metabolite concentrations measured for the wild type (WT) </w:t>
      </w:r>
      <w:r w:rsidR="00FB0142" w:rsidRPr="00D100D2">
        <w:rPr>
          <w:i/>
          <w:color w:val="000000" w:themeColor="text1"/>
        </w:rPr>
        <w:t xml:space="preserve">C. thermocellum </w:t>
      </w:r>
      <w:r w:rsidR="00FB0142" w:rsidRPr="00D100D2">
        <w:rPr>
          <w:color w:val="000000" w:themeColor="text1"/>
        </w:rPr>
        <w:t xml:space="preserve">grown without any added ethanol. </w:t>
      </w:r>
      <w:r w:rsidR="00A900D2" w:rsidRPr="00D100D2">
        <w:rPr>
          <w:color w:val="000000" w:themeColor="text1"/>
        </w:rPr>
        <w:t xml:space="preserve">The </w:t>
      </w:r>
      <w:r w:rsidR="00D41921" w:rsidRPr="00D100D2">
        <w:rPr>
          <w:color w:val="000000" w:themeColor="text1"/>
        </w:rPr>
        <w:t xml:space="preserve">ethanol concentration is steadily increased to reach a </w:t>
      </w:r>
      <w:r w:rsidR="00A900D2" w:rsidRPr="00D100D2">
        <w:rPr>
          <w:color w:val="000000" w:themeColor="text1"/>
        </w:rPr>
        <w:t>maximum concentration</w:t>
      </w:r>
      <w:r w:rsidR="00D41921" w:rsidRPr="00D100D2">
        <w:rPr>
          <w:color w:val="000000" w:themeColor="text1"/>
        </w:rPr>
        <w:t xml:space="preserve"> (i.e. at the final time</w:t>
      </w:r>
      <w:r w:rsidR="00564CD8" w:rsidRPr="00D100D2">
        <w:rPr>
          <w:color w:val="000000" w:themeColor="text1"/>
        </w:rPr>
        <w:t xml:space="preserve"> </w:t>
      </w:r>
      <w:r w:rsidR="00D41921" w:rsidRPr="00D100D2">
        <w:rPr>
          <w:color w:val="000000" w:themeColor="text1"/>
        </w:rPr>
        <w:t>point)</w:t>
      </w:r>
      <w:r w:rsidR="00A900D2" w:rsidRPr="00D100D2">
        <w:rPr>
          <w:color w:val="000000" w:themeColor="text1"/>
        </w:rPr>
        <w:t xml:space="preserve"> of </w:t>
      </w:r>
      <w:r w:rsidR="00FB2C30" w:rsidRPr="00D100D2">
        <w:rPr>
          <w:color w:val="000000" w:themeColor="text1"/>
        </w:rPr>
        <w:t xml:space="preserve">40 g/L, </w:t>
      </w:r>
      <w:r w:rsidR="00A56158" w:rsidRPr="00D100D2">
        <w:rPr>
          <w:color w:val="000000" w:themeColor="text1"/>
        </w:rPr>
        <w:t xml:space="preserve">at which </w:t>
      </w:r>
      <w:r w:rsidR="00564CD8" w:rsidRPr="00D100D2">
        <w:rPr>
          <w:color w:val="000000" w:themeColor="text1"/>
        </w:rPr>
        <w:t xml:space="preserve">point </w:t>
      </w:r>
      <w:r w:rsidR="00A56158" w:rsidRPr="00D100D2">
        <w:rPr>
          <w:color w:val="000000" w:themeColor="text1"/>
        </w:rPr>
        <w:t xml:space="preserve">growth is </w:t>
      </w:r>
      <w:r w:rsidR="00564CD8" w:rsidRPr="00D100D2">
        <w:rPr>
          <w:color w:val="000000" w:themeColor="text1"/>
        </w:rPr>
        <w:t xml:space="preserve">completely </w:t>
      </w:r>
      <w:r w:rsidR="00A56158" w:rsidRPr="00D100D2">
        <w:rPr>
          <w:color w:val="000000" w:themeColor="text1"/>
        </w:rPr>
        <w:t>inhibited</w:t>
      </w:r>
      <w:r w:rsidR="00A900D2" w:rsidRPr="00D100D2">
        <w:rPr>
          <w:color w:val="000000" w:themeColor="text1"/>
        </w:rPr>
        <w:t xml:space="preserve">. </w:t>
      </w:r>
      <w:r w:rsidR="00A650D0" w:rsidRPr="00D100D2">
        <w:rPr>
          <w:color w:val="000000" w:themeColor="text1"/>
        </w:rPr>
        <w:t xml:space="preserve">The depletion of extracellular cellobiose pool and </w:t>
      </w:r>
      <w:r w:rsidR="00A650D0" w:rsidRPr="00CF4292">
        <w:rPr>
          <w:color w:val="000000" w:themeColor="text1"/>
        </w:rPr>
        <w:lastRenderedPageBreak/>
        <w:t>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C30B75">
        <w:rPr>
          <w:color w:val="000000" w:themeColor="text1"/>
        </w:rPr>
        <w:t>Supplementary file</w:t>
      </w:r>
      <w:r w:rsidR="00C30B75" w:rsidRPr="00CF4292">
        <w:rPr>
          <w:color w:val="000000" w:themeColor="text1"/>
        </w:rPr>
        <w:t xml:space="preserve"> </w:t>
      </w:r>
      <w:r w:rsidR="00C30B75">
        <w:rPr>
          <w:color w:val="000000" w:themeColor="text1"/>
        </w:rPr>
        <w:t>5</w:t>
      </w:r>
      <w:r w:rsidR="00F172B5" w:rsidRPr="00CF4292">
        <w:rPr>
          <w:color w:val="000000" w:themeColor="text1"/>
        </w:rPr>
        <w:t xml:space="preserve">),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0DBDDFB2" w14:textId="2D1DCEDB"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 </w:instrText>
      </w:r>
      <w:r w:rsidR="007C7776"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DATA </w:instrText>
      </w:r>
      <w:r w:rsidR="007C7776" w:rsidRPr="00D100D2">
        <w:rPr>
          <w:color w:val="000000" w:themeColor="text1"/>
        </w:rPr>
      </w:r>
      <w:r w:rsidR="007C7776" w:rsidRPr="00D100D2">
        <w:rPr>
          <w:color w:val="000000" w:themeColor="text1"/>
        </w:rPr>
        <w:fldChar w:fldCharType="end"/>
      </w:r>
      <w:r w:rsidR="00B62171" w:rsidRPr="00D100D2">
        <w:rPr>
          <w:color w:val="000000" w:themeColor="text1"/>
        </w:rPr>
      </w:r>
      <w:r w:rsidR="00B62171" w:rsidRPr="00D100D2">
        <w:rPr>
          <w:color w:val="000000" w:themeColor="text1"/>
        </w:rPr>
        <w:fldChar w:fldCharType="separate"/>
      </w:r>
      <w:r w:rsidR="007C7776" w:rsidRPr="00D100D2">
        <w:rPr>
          <w:noProof/>
          <w:color w:val="000000" w:themeColor="text1"/>
        </w:rPr>
        <w:t>(Noor et al., 2014)</w:t>
      </w:r>
      <w:r w:rsidR="00B62171" w:rsidRPr="00D100D2">
        <w:rPr>
          <w:color w:val="000000" w:themeColor="text1"/>
        </w:rPr>
        <w:fldChar w:fldCharType="end"/>
      </w:r>
      <w:r w:rsidR="00211C13" w:rsidRPr="00D100D2">
        <w:rPr>
          <w:color w:val="000000" w:themeColor="text1"/>
        </w:rPr>
        <w:t xml:space="preserve">) </w:t>
      </w:r>
      <w:r w:rsidR="00C14A24" w:rsidRPr="00D100D2">
        <w:rPr>
          <w:color w:val="000000" w:themeColor="text1"/>
        </w:rPr>
        <w:t xml:space="preserve">for </w:t>
      </w:r>
      <w:r w:rsidR="00255213" w:rsidRPr="00D100D2">
        <w:rPr>
          <w:color w:val="000000" w:themeColor="text1"/>
        </w:rPr>
        <w:t>the ethanol-added samples</w:t>
      </w:r>
      <w:r w:rsidR="00C14A24" w:rsidRPr="00D100D2">
        <w:rPr>
          <w:color w:val="000000" w:themeColor="text1"/>
        </w:rPr>
        <w:t xml:space="preserve"> </w:t>
      </w:r>
      <w:r w:rsidR="00E908A6" w:rsidRPr="00D100D2">
        <w:rPr>
          <w:color w:val="000000" w:themeColor="text1"/>
        </w:rPr>
        <w:t>implying error in quantitation</w:t>
      </w:r>
      <w:r w:rsidR="00FC6914" w:rsidRPr="00D100D2">
        <w:rPr>
          <w:color w:val="000000" w:themeColor="text1"/>
        </w:rPr>
        <w:t xml:space="preserve"> (</w:t>
      </w:r>
      <w:r w:rsidR="00E908A6" w:rsidRPr="00D100D2">
        <w:rPr>
          <w:color w:val="000000" w:themeColor="text1"/>
        </w:rPr>
        <w:t xml:space="preserve">see </w:t>
      </w:r>
      <w:r w:rsidR="00630812">
        <w:rPr>
          <w:color w:val="000000" w:themeColor="text1"/>
        </w:rPr>
        <w:t>Supplementary file</w:t>
      </w:r>
      <w:r w:rsidR="00630812" w:rsidRPr="00CF4292">
        <w:rPr>
          <w:color w:val="000000" w:themeColor="text1"/>
        </w:rPr>
        <w:t xml:space="preserve"> </w:t>
      </w:r>
      <w:r w:rsidR="00630812">
        <w:rPr>
          <w:color w:val="000000" w:themeColor="text1"/>
        </w:rPr>
        <w:t>6</w:t>
      </w:r>
      <w:r w:rsidR="00FC6914" w:rsidRPr="00D100D2">
        <w:rPr>
          <w:color w:val="000000" w:themeColor="text1"/>
        </w:rPr>
        <w:t>)</w:t>
      </w:r>
      <w:r w:rsidR="00B32B68" w:rsidRPr="00D100D2">
        <w:rPr>
          <w:color w:val="000000" w:themeColor="text1"/>
        </w:rPr>
        <w:t>.</w:t>
      </w:r>
      <w:r w:rsidR="00BB2651" w:rsidRPr="00D100D2">
        <w:rPr>
          <w:color w:val="000000" w:themeColor="text1"/>
        </w:rPr>
        <w:t xml:space="preserve"> In the ethanol</w:t>
      </w:r>
      <w:r w:rsidR="0040271E" w:rsidRPr="00D100D2">
        <w:rPr>
          <w:color w:val="000000" w:themeColor="text1"/>
        </w:rPr>
        <w:t>-added</w:t>
      </w:r>
      <w:r w:rsidR="00BB2651" w:rsidRPr="00D100D2">
        <w:rPr>
          <w:color w:val="000000" w:themeColor="text1"/>
        </w:rPr>
        <w:t xml:space="preserve"> samples, the </w:t>
      </w:r>
      <w:r w:rsidR="0040271E" w:rsidRPr="00D100D2">
        <w:rPr>
          <w:color w:val="000000" w:themeColor="text1"/>
        </w:rPr>
        <w:t>3pg</w:t>
      </w:r>
      <w:r w:rsidR="00BB2651" w:rsidRPr="00D100D2">
        <w:rPr>
          <w:color w:val="000000" w:themeColor="text1"/>
        </w:rPr>
        <w:t xml:space="preserve"> levels are </w:t>
      </w:r>
      <w:r w:rsidR="00BA5B98">
        <w:rPr>
          <w:color w:val="000000" w:themeColor="text1"/>
        </w:rPr>
        <w:t xml:space="preserve">at </w:t>
      </w:r>
      <w:r w:rsidR="00BB2651" w:rsidRPr="00D100D2">
        <w:rPr>
          <w:color w:val="000000" w:themeColor="text1"/>
        </w:rPr>
        <w:t xml:space="preserve">around </w:t>
      </w:r>
      <w:r w:rsidR="00CC01B0" w:rsidRPr="00D100D2">
        <w:rPr>
          <w:color w:val="000000" w:themeColor="text1"/>
        </w:rPr>
        <w:t>2</w:t>
      </w:r>
      <w:r w:rsidR="00CE2C77" w:rsidRPr="00D100D2">
        <w:rPr>
          <w:color w:val="000000" w:themeColor="text1"/>
        </w:rPr>
        <w:t>.</w:t>
      </w:r>
      <w:r w:rsidR="00CC01B0" w:rsidRPr="00D100D2">
        <w:rPr>
          <w:color w:val="000000" w:themeColor="text1"/>
        </w:rPr>
        <w:t>2</w:t>
      </w:r>
      <w:r w:rsidR="00BB2651" w:rsidRPr="00D100D2">
        <w:rPr>
          <w:color w:val="000000" w:themeColor="text1"/>
        </w:rPr>
        <w:t xml:space="preserve"> </w:t>
      </w:r>
      <w:r w:rsidR="00CE2C77" w:rsidRPr="00D100D2">
        <w:rPr>
          <w:color w:val="000000" w:themeColor="text1"/>
        </w:rPr>
        <w:t>m</w:t>
      </w:r>
      <w:r w:rsidR="00BB2651" w:rsidRPr="00D100D2">
        <w:rPr>
          <w:color w:val="000000" w:themeColor="text1"/>
        </w:rPr>
        <w:t xml:space="preserve">M, however values would need to be </w:t>
      </w:r>
      <w:r w:rsidR="00B875CA" w:rsidRPr="00D100D2">
        <w:rPr>
          <w:color w:val="000000" w:themeColor="text1"/>
        </w:rPr>
        <w:t xml:space="preserve">about </w:t>
      </w:r>
      <w:r w:rsidR="00202A70" w:rsidRPr="00D100D2">
        <w:rPr>
          <w:color w:val="000000" w:themeColor="text1"/>
        </w:rPr>
        <w:t>4</w:t>
      </w:r>
      <w:r w:rsidR="00B875CA" w:rsidRPr="00D100D2">
        <w:rPr>
          <w:color w:val="000000" w:themeColor="text1"/>
        </w:rPr>
        <w:t>0%</w:t>
      </w:r>
      <w:r w:rsidR="00BB2651" w:rsidRPr="00D100D2">
        <w:rPr>
          <w:color w:val="000000" w:themeColor="text1"/>
        </w:rPr>
        <w:t xml:space="preserve"> </w:t>
      </w:r>
      <w:r w:rsidR="00B875CA" w:rsidRPr="00D100D2">
        <w:rPr>
          <w:color w:val="000000" w:themeColor="text1"/>
        </w:rPr>
        <w:t>lower</w:t>
      </w:r>
      <w:r w:rsidR="00202A70" w:rsidRPr="00D100D2">
        <w:rPr>
          <w:color w:val="000000" w:themeColor="text1"/>
        </w:rPr>
        <w:t xml:space="preserve"> (</w:t>
      </w:r>
      <w:r w:rsidR="00B875CA" w:rsidRPr="00D100D2">
        <w:rPr>
          <w:color w:val="000000" w:themeColor="text1"/>
        </w:rPr>
        <w:t>1.3</w:t>
      </w:r>
      <w:r w:rsidR="00BB2651" w:rsidRPr="00D100D2">
        <w:rPr>
          <w:color w:val="000000" w:themeColor="text1"/>
        </w:rPr>
        <w:t xml:space="preserve"> </w:t>
      </w:r>
      <w:r w:rsidR="00B875CA" w:rsidRPr="00D100D2">
        <w:rPr>
          <w:color w:val="000000" w:themeColor="text1"/>
        </w:rPr>
        <w:t>m</w:t>
      </w:r>
      <w:r w:rsidR="00BB2651" w:rsidRPr="00D100D2">
        <w:rPr>
          <w:color w:val="000000" w:themeColor="text1"/>
        </w:rPr>
        <w:t>M) to ensure thermodynamic feasibility. Although resolving this discrepancy is not the main</w:t>
      </w:r>
      <w:r w:rsidR="00BB2651" w:rsidRPr="00B875CA">
        <w:rPr>
          <w:color w:val="000000" w:themeColor="text1"/>
        </w:rPr>
        <w:t xml:space="preserve">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03D06495" w:rsidR="00AB34D4" w:rsidRPr="00CF4292" w:rsidRDefault="00A76D0B" w:rsidP="00A76D0B">
      <w:pPr>
        <w:pStyle w:val="Heading2"/>
        <w:numPr>
          <w:ilvl w:val="1"/>
          <w:numId w:val="8"/>
        </w:numPr>
        <w:jc w:val="both"/>
        <w:rPr>
          <w:i/>
          <w:color w:val="000000" w:themeColor="text1"/>
        </w:rPr>
      </w:pPr>
      <w:r>
        <w:rPr>
          <w:color w:val="000000" w:themeColor="text1"/>
          <w:sz w:val="24"/>
        </w:rPr>
        <w:t xml:space="preserve"> </w:t>
      </w:r>
      <w:r w:rsidR="00AB34D4" w:rsidRPr="00CF4292">
        <w:rPr>
          <w:color w:val="000000" w:themeColor="text1"/>
          <w:sz w:val="24"/>
        </w:rPr>
        <w:t>Glycolysis in</w:t>
      </w:r>
      <w:r w:rsidR="00AB34D4" w:rsidRPr="00CF4292">
        <w:rPr>
          <w:i/>
          <w:color w:val="000000" w:themeColor="text1"/>
          <w:sz w:val="24"/>
        </w:rPr>
        <w:t xml:space="preserve"> C. thermocellum</w:t>
      </w:r>
    </w:p>
    <w:p w14:paraId="78B26828" w14:textId="42934039" w:rsidR="001E5D0F" w:rsidRPr="00BA5B98" w:rsidRDefault="00FC6914" w:rsidP="00DB1591">
      <w:pPr>
        <w:spacing w:line="480" w:lineRule="auto"/>
        <w:jc w:val="both"/>
        <w:rPr>
          <w:color w:val="000000" w:themeColor="text1"/>
        </w:rPr>
      </w:pPr>
      <w:r w:rsidRPr="00CF4292">
        <w:rPr>
          <w:color w:val="000000" w:themeColor="text1"/>
        </w:rPr>
        <w:lastRenderedPageBreak/>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BA5B98">
        <w:rPr>
          <w:color w:val="000000" w:themeColor="text1"/>
        </w:rPr>
        <w:t>MDF</w:t>
      </w:r>
      <w:r w:rsidR="003C6DC2" w:rsidRPr="00BA5B98">
        <w:rPr>
          <w:color w:val="000000" w:themeColor="text1"/>
        </w:rPr>
        <w:t xml:space="preserve"> at </w:t>
      </w:r>
      <w:r w:rsidR="00C43042" w:rsidRPr="00BA5B98">
        <w:rPr>
          <w:color w:val="000000" w:themeColor="text1"/>
        </w:rPr>
        <w:t xml:space="preserve">all </w:t>
      </w:r>
      <w:r w:rsidR="003C6DC2" w:rsidRPr="00BA5B98">
        <w:rPr>
          <w:color w:val="000000" w:themeColor="text1"/>
        </w:rPr>
        <w:t xml:space="preserve">the time points in presence and absence of </w:t>
      </w:r>
      <w:r w:rsidR="00C43042" w:rsidRPr="00BA5B98">
        <w:rPr>
          <w:color w:val="000000" w:themeColor="text1"/>
        </w:rPr>
        <w:t xml:space="preserve">externally added </w:t>
      </w:r>
      <w:r w:rsidR="003C6DC2" w:rsidRPr="00BA5B98">
        <w:rPr>
          <w:color w:val="000000" w:themeColor="text1"/>
        </w:rPr>
        <w:t>e</w:t>
      </w:r>
      <w:r w:rsidR="00B35AA1" w:rsidRPr="00BA5B98">
        <w:rPr>
          <w:color w:val="000000" w:themeColor="text1"/>
        </w:rPr>
        <w:t>thanol</w:t>
      </w:r>
      <w:r w:rsidRPr="00BA5B98">
        <w:rPr>
          <w:color w:val="000000" w:themeColor="text1"/>
        </w:rPr>
        <w:t xml:space="preserve"> as shown in Table </w:t>
      </w:r>
      <w:r w:rsidR="00A76D0B">
        <w:rPr>
          <w:color w:val="000000" w:themeColor="text1"/>
        </w:rPr>
        <w:t>4</w:t>
      </w:r>
      <w:r w:rsidR="003C6DC2" w:rsidRPr="00BA5B98">
        <w:rPr>
          <w:color w:val="000000" w:themeColor="text1"/>
        </w:rPr>
        <w:t xml:space="preserve">. </w:t>
      </w:r>
      <w:r w:rsidR="00A572E6" w:rsidRPr="00BA5B98">
        <w:rPr>
          <w:color w:val="000000" w:themeColor="text1"/>
        </w:rPr>
        <w:t>The</w:t>
      </w:r>
      <w:r w:rsidR="008D76ED" w:rsidRPr="00BA5B98">
        <w:rPr>
          <w:color w:val="000000" w:themeColor="text1"/>
        </w:rPr>
        <w:t xml:space="preserve"> analysis</w:t>
      </w:r>
      <w:r w:rsidR="003C6DC2" w:rsidRPr="00BA5B98">
        <w:rPr>
          <w:color w:val="000000" w:themeColor="text1"/>
        </w:rPr>
        <w:t xml:space="preserve"> show</w:t>
      </w:r>
      <w:r w:rsidR="008D76ED" w:rsidRPr="00BA5B98">
        <w:rPr>
          <w:color w:val="000000" w:themeColor="text1"/>
        </w:rPr>
        <w:t>s</w:t>
      </w:r>
      <w:r w:rsidR="00E908A6" w:rsidRPr="00BA5B98">
        <w:rPr>
          <w:color w:val="000000" w:themeColor="text1"/>
        </w:rPr>
        <w:t xml:space="preserve"> that</w:t>
      </w:r>
      <w:r w:rsidR="008C37ED" w:rsidRPr="00BA5B98">
        <w:rPr>
          <w:color w:val="000000" w:themeColor="text1"/>
        </w:rPr>
        <w:t xml:space="preserve"> the pathway MDF</w:t>
      </w:r>
      <w:r w:rsidR="001312DF" w:rsidRPr="00BA5B98">
        <w:rPr>
          <w:color w:val="000000" w:themeColor="text1"/>
        </w:rPr>
        <w:t xml:space="preserve"> </w:t>
      </w:r>
      <w:r w:rsidR="00BB01FF" w:rsidRPr="00BB01FF">
        <w:rPr>
          <w:color w:val="FF0000"/>
        </w:rPr>
        <w:t>is</w:t>
      </w:r>
      <w:r w:rsidR="00BB01FF">
        <w:rPr>
          <w:color w:val="000000" w:themeColor="text1"/>
        </w:rPr>
        <w:t xml:space="preserve"> </w:t>
      </w:r>
      <w:r w:rsidR="001312DF" w:rsidRPr="00BA5B98">
        <w:rPr>
          <w:color w:val="000000" w:themeColor="text1"/>
        </w:rPr>
        <w:t xml:space="preserve">constrained by </w:t>
      </w:r>
      <w:r w:rsidR="00A8344E" w:rsidRPr="00BA5B98">
        <w:rPr>
          <w:color w:val="000000" w:themeColor="text1"/>
        </w:rPr>
        <w:t>cofactor pools (i.e., ATP/ADP and NADH/NAD ratios)</w:t>
      </w:r>
      <w:r w:rsidR="001312DF" w:rsidRPr="00BA5B98">
        <w:rPr>
          <w:color w:val="000000" w:themeColor="text1"/>
        </w:rPr>
        <w:t xml:space="preserve"> </w:t>
      </w:r>
      <w:r w:rsidR="004B1084" w:rsidRPr="00BA5B98">
        <w:rPr>
          <w:color w:val="000000" w:themeColor="text1"/>
        </w:rPr>
        <w:t xml:space="preserve">but the overall </w:t>
      </w:r>
      <w:r w:rsidR="008D76ED" w:rsidRPr="00BA5B98">
        <w:rPr>
          <w:color w:val="000000" w:themeColor="text1"/>
        </w:rPr>
        <w:t xml:space="preserve">ethanol production pathway is feasible </w:t>
      </w:r>
      <w:r w:rsidR="00460530" w:rsidRPr="00BA5B98">
        <w:rPr>
          <w:color w:val="000000" w:themeColor="text1"/>
        </w:rPr>
        <w:t xml:space="preserve">for all cases except </w:t>
      </w:r>
      <w:r w:rsidR="00E908A6" w:rsidRPr="00BA5B98">
        <w:rPr>
          <w:color w:val="000000" w:themeColor="text1"/>
        </w:rPr>
        <w:t xml:space="preserve">for </w:t>
      </w:r>
      <w:r w:rsidR="00460530" w:rsidRPr="00BA5B98">
        <w:rPr>
          <w:color w:val="000000" w:themeColor="text1"/>
        </w:rPr>
        <w:t>the fina</w:t>
      </w:r>
      <w:r w:rsidR="004B1084" w:rsidRPr="00BA5B98">
        <w:rPr>
          <w:color w:val="000000" w:themeColor="text1"/>
        </w:rPr>
        <w:t>l time</w:t>
      </w:r>
      <w:r w:rsidR="00E908A6" w:rsidRPr="00BA5B98">
        <w:rPr>
          <w:color w:val="000000" w:themeColor="text1"/>
        </w:rPr>
        <w:t xml:space="preserve"> point upon ethanol addition</w:t>
      </w:r>
      <w:r w:rsidR="00BF1E96" w:rsidRPr="00BA5B98">
        <w:rPr>
          <w:color w:val="000000" w:themeColor="text1"/>
        </w:rPr>
        <w:t xml:space="preserve">. </w:t>
      </w:r>
      <w:r w:rsidR="001F65DA" w:rsidRPr="001F65DA">
        <w:rPr>
          <w:color w:val="000000" w:themeColor="text1"/>
        </w:rPr>
        <w:t xml:space="preserve">For the final time point, the increase in ethanol concentration lowers the driving force of </w:t>
      </w:r>
      <w:r w:rsidR="001F65DA" w:rsidRPr="00193365">
        <w:rPr>
          <w:color w:val="000000" w:themeColor="text1"/>
        </w:rPr>
        <w:t xml:space="preserve">the </w:t>
      </w:r>
      <w:r w:rsidR="001F65DA" w:rsidRPr="001F65DA">
        <w:rPr>
          <w:color w:val="000000" w:themeColor="text1"/>
        </w:rPr>
        <w:t>ADH reaction and leads to NADH accumulation. This lowers the driving force of NADH-generating</w:t>
      </w:r>
      <w:r w:rsidR="001F65DA" w:rsidRPr="00193365">
        <w:rPr>
          <w:color w:val="000000" w:themeColor="text1"/>
        </w:rPr>
        <w:t xml:space="preserve"> </w:t>
      </w:r>
      <w:r w:rsidR="001F65DA" w:rsidRPr="001F65DA">
        <w:rPr>
          <w:color w:val="000000" w:themeColor="text1"/>
        </w:rPr>
        <w:t xml:space="preserve">GAPDH reaction due to product (i.e., NADH) accumulation and causes accumulation of upper glycolysis metabolites especially sugar phosphates such as dhap and f6p (also observed in ethanol stress studies </w: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 </w:instrTex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DATA </w:instrText>
      </w:r>
      <w:r w:rsidR="001F65DA" w:rsidRPr="001F65DA">
        <w:rPr>
          <w:color w:val="000000" w:themeColor="text1"/>
        </w:rPr>
      </w:r>
      <w:r w:rsidR="001F65DA" w:rsidRPr="001F65DA">
        <w:rPr>
          <w:color w:val="000000" w:themeColor="text1"/>
        </w:rPr>
        <w:fldChar w:fldCharType="end"/>
      </w:r>
      <w:r w:rsidR="001F65DA" w:rsidRPr="001F65DA">
        <w:rPr>
          <w:color w:val="000000" w:themeColor="text1"/>
        </w:rPr>
      </w:r>
      <w:r w:rsidR="001F65DA" w:rsidRPr="001F65DA">
        <w:rPr>
          <w:color w:val="000000" w:themeColor="text1"/>
        </w:rPr>
        <w:fldChar w:fldCharType="separate"/>
      </w:r>
      <w:r w:rsidR="001F65DA" w:rsidRPr="001F65DA">
        <w:rPr>
          <w:color w:val="000000" w:themeColor="text1"/>
        </w:rPr>
        <w:t>(Tian et al., 2017b; Yang et al., 2012)</w:t>
      </w:r>
      <w:r w:rsidR="001F65DA" w:rsidRPr="001F65DA">
        <w:rPr>
          <w:color w:val="000000" w:themeColor="text1"/>
        </w:rPr>
        <w:fldChar w:fldCharType="end"/>
      </w:r>
      <w:r w:rsidR="001F65DA" w:rsidRPr="001F65DA">
        <w:rPr>
          <w:color w:val="000000" w:themeColor="text1"/>
        </w:rPr>
        <w:t xml:space="preserve">) (Figure 2). The accumulated metabolite pools constrain </w:t>
      </w:r>
      <w:r w:rsidR="001F65DA" w:rsidRPr="00193365">
        <w:rPr>
          <w:bCs/>
          <w:color w:val="000000" w:themeColor="text1"/>
        </w:rPr>
        <w:t>generating</w:t>
      </w:r>
      <w:r w:rsidR="001F65DA" w:rsidRPr="001F65DA">
        <w:rPr>
          <w:color w:val="000000" w:themeColor="text1"/>
        </w:rPr>
        <w:t xml:space="preserve"> reactions (PFK, FBA, GAPDH, ALDH and ADH) and consequently </w:t>
      </w:r>
      <w:r w:rsidR="001F65DA" w:rsidRPr="00193365">
        <w:rPr>
          <w:bCs/>
          <w:color w:val="000000" w:themeColor="text1"/>
        </w:rPr>
        <w:t>render</w:t>
      </w:r>
      <w:r w:rsidR="001F65DA" w:rsidRPr="001F65DA">
        <w:rPr>
          <w:color w:val="000000" w:themeColor="text1"/>
        </w:rPr>
        <w:t xml:space="preserve"> them thermodynamic bottlenecks. Thus, we observe that </w:t>
      </w:r>
      <w:r w:rsidR="001F65DA" w:rsidRPr="00193365">
        <w:rPr>
          <w:bCs/>
          <w:color w:val="000000" w:themeColor="text1"/>
        </w:rPr>
        <w:t xml:space="preserve">the </w:t>
      </w:r>
      <w:r w:rsidR="001F65DA" w:rsidRPr="001F65DA">
        <w:rPr>
          <w:color w:val="000000" w:themeColor="text1"/>
        </w:rPr>
        <w:t xml:space="preserve">thermodynamic bottleneck is distributed across multiple reactions </w:t>
      </w:r>
      <w:r w:rsidR="001F65DA" w:rsidRPr="00193365">
        <w:rPr>
          <w:bCs/>
          <w:color w:val="000000" w:themeColor="text1"/>
        </w:rPr>
        <w:t>rather than a single one. This may allude</w:t>
      </w:r>
      <w:r w:rsidR="001F65DA" w:rsidRPr="001F65DA">
        <w:rPr>
          <w:color w:val="000000" w:themeColor="text1"/>
        </w:rPr>
        <w:t xml:space="preserve"> to </w:t>
      </w:r>
      <w:r w:rsidR="001F65DA" w:rsidRPr="00193365">
        <w:rPr>
          <w:bCs/>
          <w:color w:val="000000" w:themeColor="text1"/>
        </w:rPr>
        <w:t>that there are no remaining ways to re-allocate concentrations so as to relieve thermodynamic barriers as many reactions have become at the same time limiting</w:t>
      </w:r>
      <w:r w:rsidR="001F65DA" w:rsidRPr="001F65DA">
        <w:rPr>
          <w:color w:val="000000" w:themeColor="text1"/>
        </w:rPr>
        <w:t xml:space="preserve">. Additional metabolite measurements, especially quantification of cofactor pool variation due to ethanol addition </w:t>
      </w:r>
      <w:r w:rsidR="001F65DA" w:rsidRPr="00193365">
        <w:rPr>
          <w:bCs/>
          <w:color w:val="000000" w:themeColor="text1"/>
        </w:rPr>
        <w:t>may help</w:t>
      </w:r>
      <w:r w:rsidR="001F65DA" w:rsidRPr="001F65DA">
        <w:rPr>
          <w:color w:val="000000" w:themeColor="text1"/>
        </w:rPr>
        <w:t xml:space="preserve"> improve the precision of our thermodynamic bottleneck predictions.</w:t>
      </w:r>
    </w:p>
    <w:p w14:paraId="6D9009F9" w14:textId="61968040" w:rsidR="00BF1E96" w:rsidRPr="00BA5B98" w:rsidRDefault="00BF1E96" w:rsidP="009E3E15">
      <w:pPr>
        <w:spacing w:line="480" w:lineRule="auto"/>
        <w:jc w:val="both"/>
        <w:rPr>
          <w:color w:val="000000" w:themeColor="text1"/>
        </w:rPr>
      </w:pPr>
    </w:p>
    <w:p w14:paraId="2B039485" w14:textId="64E884F2" w:rsidR="001D66A1" w:rsidRPr="00CF4292" w:rsidRDefault="001D66A1" w:rsidP="001D66A1">
      <w:pPr>
        <w:jc w:val="both"/>
        <w:rPr>
          <w:color w:val="000000" w:themeColor="text1"/>
        </w:rPr>
      </w:pPr>
      <w:r w:rsidRPr="00CF4292">
        <w:rPr>
          <w:b/>
          <w:color w:val="000000" w:themeColor="text1"/>
        </w:rPr>
        <w:t xml:space="preserve">Table </w:t>
      </w:r>
      <w:r w:rsidR="00A76D0B">
        <w:rPr>
          <w:b/>
          <w:color w:val="000000" w:themeColor="text1"/>
        </w:rPr>
        <w:t>4</w:t>
      </w:r>
      <w:r w:rsidRPr="00CF4292">
        <w:rPr>
          <w:b/>
          <w:color w:val="000000" w:themeColor="text1"/>
        </w:rPr>
        <w:t>.</w:t>
      </w:r>
      <w:r w:rsidRPr="00CF4292">
        <w:rPr>
          <w:color w:val="000000" w:themeColor="text1"/>
        </w:rPr>
        <w:t xml:space="preserve"> Pathway MDF</w:t>
      </w:r>
      <w:r w:rsidR="002C155E">
        <w:rPr>
          <w:color w:val="000000" w:themeColor="text1"/>
        </w:rPr>
        <w:t xml:space="preserve"> </w:t>
      </w:r>
      <w:r w:rsidR="002C155E" w:rsidRPr="002C155E">
        <w:rPr>
          <w:color w:val="FF0000"/>
        </w:rPr>
        <w:t xml:space="preserve">in </w:t>
      </w:r>
      <w:r w:rsidR="002C155E" w:rsidRPr="002C155E">
        <w:rPr>
          <w:bCs/>
          <w:color w:val="FF0000"/>
        </w:rPr>
        <w:t>kJ/</w:t>
      </w:r>
      <w:proofErr w:type="spellStart"/>
      <w:r w:rsidR="002C155E" w:rsidRPr="002C155E">
        <w:rPr>
          <w:bCs/>
          <w:color w:val="FF0000"/>
        </w:rPr>
        <w:t>mol</w:t>
      </w:r>
      <w:proofErr w:type="spellEnd"/>
      <w:r w:rsidRPr="002C155E">
        <w:rPr>
          <w:color w:val="FF0000"/>
        </w:rPr>
        <w:t xml:space="preserve"> </w:t>
      </w:r>
      <w:r w:rsidRPr="00CF4292">
        <w:rPr>
          <w:color w:val="000000" w:themeColor="text1"/>
        </w:rPr>
        <w:t xml:space="preserve">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E03472">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E03472">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794E7D22" w:rsidR="00014398" w:rsidRPr="00CF4292" w:rsidRDefault="00AE774B" w:rsidP="00220D6F">
      <w:pPr>
        <w:keepNext/>
        <w:spacing w:line="480" w:lineRule="auto"/>
        <w:jc w:val="center"/>
        <w:rPr>
          <w:color w:val="000000" w:themeColor="text1"/>
        </w:rPr>
      </w:pPr>
      <w:r>
        <w:rPr>
          <w:noProof/>
          <w:color w:val="000000" w:themeColor="text1"/>
        </w:rPr>
        <w:drawing>
          <wp:inline distT="0" distB="0" distL="0" distR="0" wp14:anchorId="15B54910" wp14:editId="67783366">
            <wp:extent cx="5466644" cy="4684500"/>
            <wp:effectExtent l="0" t="0" r="0" b="0"/>
            <wp:docPr id="4" name="Picture 4" descr="../../../Ctherm_thermo/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thermo/Ctherm_glycolysis_met_conc_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678" r="13551" b="2239"/>
                    <a:stretch/>
                  </pic:blipFill>
                  <pic:spPr bwMode="auto">
                    <a:xfrm>
                      <a:off x="0" y="0"/>
                      <a:ext cx="5467546" cy="4685273"/>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444CC1A2" w:rsidR="00085B17" w:rsidRPr="00CF4292" w:rsidRDefault="001C21FE" w:rsidP="001C21FE">
      <w:pPr>
        <w:pStyle w:val="Heading2"/>
        <w:numPr>
          <w:ilvl w:val="1"/>
          <w:numId w:val="8"/>
        </w:numPr>
        <w:jc w:val="both"/>
        <w:rPr>
          <w:color w:val="000000" w:themeColor="text1"/>
          <w:sz w:val="24"/>
        </w:rPr>
      </w:pPr>
      <w:r>
        <w:rPr>
          <w:color w:val="000000" w:themeColor="text1"/>
          <w:sz w:val="24"/>
        </w:rPr>
        <w:t xml:space="preserve"> </w:t>
      </w:r>
      <w:r w:rsidR="00C55249"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14381C29"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w:t>
      </w:r>
      <w:r w:rsidR="008667A4">
        <w:rPr>
          <w:color w:val="000000" w:themeColor="text1"/>
        </w:rPr>
        <w:t>variation in</w:t>
      </w:r>
      <w:r w:rsidR="00C55249" w:rsidRPr="00CF4292">
        <w:rPr>
          <w:color w:val="000000" w:themeColor="text1"/>
        </w:rPr>
        <w:t xml:space="preserve"> </w:t>
      </w:r>
      <w:r w:rsidR="00602A30" w:rsidRPr="00CF4292">
        <w:rPr>
          <w:color w:val="000000" w:themeColor="text1"/>
        </w:rPr>
        <w:t>cofactor pool</w:t>
      </w:r>
      <w:r w:rsidR="008667A4">
        <w:rPr>
          <w:color w:val="000000" w:themeColor="text1"/>
        </w:rPr>
        <w:t xml:space="preserve"> ratio</w:t>
      </w:r>
      <w:r w:rsidR="00602A30" w:rsidRPr="00CF4292">
        <w:rPr>
          <w:color w:val="000000" w:themeColor="text1"/>
        </w:rPr>
        <w:t>s</w:t>
      </w:r>
      <w:r w:rsidR="00617535" w:rsidRPr="00CF4292">
        <w:rPr>
          <w:color w:val="000000" w:themeColor="text1"/>
        </w:rPr>
        <w:t xml:space="preserve"> (especially NADH</w:t>
      </w:r>
      <w:r w:rsidR="008667A4">
        <w:rPr>
          <w:color w:val="000000" w:themeColor="text1"/>
        </w:rPr>
        <w:t>/NAD</w:t>
      </w:r>
      <w:r w:rsidR="008667A4" w:rsidRPr="008667A4">
        <w:rPr>
          <w:color w:val="000000" w:themeColor="text1"/>
          <w:vertAlign w:val="superscript"/>
        </w:rPr>
        <w:t>+</w:t>
      </w:r>
      <w:r w:rsidR="00617535" w:rsidRPr="00CF4292">
        <w:rPr>
          <w:color w:val="000000" w:themeColor="text1"/>
        </w:rPr>
        <w:t>)</w:t>
      </w:r>
      <w:r w:rsidR="00C55249" w:rsidRPr="00CF4292">
        <w:rPr>
          <w:color w:val="000000" w:themeColor="text1"/>
        </w:rPr>
        <w:t xml:space="preserve"> 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w:t>
      </w:r>
      <w:r w:rsidR="00C55249" w:rsidRPr="00CF4292">
        <w:rPr>
          <w:color w:val="000000" w:themeColor="text1"/>
        </w:rPr>
        <w:lastRenderedPageBreak/>
        <w:t xml:space="preserve">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 xml:space="preserve">(see Figure 1 and Table </w:t>
      </w:r>
      <w:r w:rsidR="00FF0C4F">
        <w:rPr>
          <w:bCs/>
          <w:color w:val="000000" w:themeColor="text1"/>
        </w:rPr>
        <w:t>3</w:t>
      </w:r>
      <w:r w:rsidR="003606C3" w:rsidRPr="00CF4292">
        <w:rPr>
          <w:bCs/>
          <w:color w:val="000000" w:themeColor="text1"/>
        </w:rPr>
        <w:t>)</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w:t>
      </w:r>
      <w:r w:rsidR="001C21FE">
        <w:rPr>
          <w:color w:val="000000" w:themeColor="text1"/>
        </w:rPr>
        <w:t>file 4</w:t>
      </w:r>
      <w:r w:rsidR="00990808" w:rsidRPr="00CF4292">
        <w:rPr>
          <w:color w:val="000000" w:themeColor="text1"/>
        </w:rPr>
        <w:t>)</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5F44D23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FF0C4F">
        <w:rPr>
          <w:rFonts w:ascii="Times New Roman" w:hAnsi="Times New Roman" w:cs="Times New Roman"/>
          <w:i w:val="0"/>
          <w:color w:val="000000" w:themeColor="text1"/>
          <w:sz w:val="20"/>
        </w:rPr>
        <w:t>e 3</w:t>
      </w:r>
      <w:r w:rsidR="00AE117A" w:rsidRPr="00CF4292">
        <w:rPr>
          <w:rFonts w:ascii="Times New Roman" w:hAnsi="Times New Roman" w:cs="Times New Roman"/>
          <w:i w:val="0"/>
          <w:color w:val="000000" w:themeColor="text1"/>
          <w:sz w:val="20"/>
        </w:rPr>
        <w:t>.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w:t>
      </w:r>
      <w:proofErr w:type="spellStart"/>
      <w:r w:rsidR="003A73A5" w:rsidRPr="00CF4292">
        <w:rPr>
          <w:color w:val="000000" w:themeColor="text1"/>
        </w:rPr>
        <w:t>mol</w:t>
      </w:r>
      <w:proofErr w:type="spellEnd"/>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w:t>
      </w:r>
    </w:p>
    <w:p w14:paraId="3C416CB7" w14:textId="050B46AF" w:rsidR="00310A94" w:rsidRPr="00CF4292" w:rsidRDefault="00310A94" w:rsidP="001C21FE">
      <w:pPr>
        <w:pStyle w:val="Heading2"/>
        <w:numPr>
          <w:ilvl w:val="2"/>
          <w:numId w:val="8"/>
        </w:numPr>
        <w:rPr>
          <w:color w:val="000000" w:themeColor="text1"/>
        </w:rPr>
      </w:pPr>
      <w:r w:rsidRPr="00CF4292">
        <w:rPr>
          <w:color w:val="000000" w:themeColor="text1"/>
        </w:rPr>
        <w:t>Cluster I (malate shunt)</w:t>
      </w:r>
    </w:p>
    <w:p w14:paraId="34F47DE6" w14:textId="34E715D2"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w:t>
      </w:r>
      <w:proofErr w:type="spellStart"/>
      <w:r w:rsidR="00B834AC" w:rsidRPr="00CF4292">
        <w:rPr>
          <w:color w:val="000000" w:themeColor="text1"/>
          <w:lang w:eastAsia="ko-KR"/>
        </w:rPr>
        <w:t>mol</w:t>
      </w:r>
      <w:proofErr w:type="spellEnd"/>
      <w:r w:rsidR="00B834AC" w:rsidRPr="00CF4292">
        <w:rPr>
          <w:color w:val="000000" w:themeColor="text1"/>
          <w:lang w:eastAsia="ko-KR"/>
        </w:rPr>
        <w:t>)</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w:t>
      </w:r>
      <w:r w:rsidRPr="00CF4292">
        <w:rPr>
          <w:bCs/>
          <w:color w:val="000000" w:themeColor="text1"/>
        </w:rPr>
        <w:lastRenderedPageBreak/>
        <w:t xml:space="preserve">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r w:rsidR="00614724" w:rsidRPr="00614724">
        <w:rPr>
          <w:bCs/>
          <w:color w:val="FF0000"/>
        </w:rPr>
        <w:t>µ</w:t>
      </w:r>
      <w:r w:rsidR="00977D67" w:rsidRPr="00614724">
        <w:rPr>
          <w:bCs/>
          <w:color w:val="FF0000"/>
        </w:rPr>
        <w:t>M</w:t>
      </w:r>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7C7776">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w:t>
      </w:r>
      <w:r w:rsidR="00D3154D">
        <w:rPr>
          <w:bCs/>
          <w:color w:val="000000" w:themeColor="text1"/>
        </w:rPr>
        <w:t xml:space="preserve"> (</w:t>
      </w:r>
      <w:r w:rsidR="00D3154D">
        <w:rPr>
          <w:color w:val="000000" w:themeColor="text1"/>
        </w:rPr>
        <w:t>Supplementary file</w:t>
      </w:r>
      <w:r w:rsidR="00D3154D" w:rsidRPr="00CF4292">
        <w:rPr>
          <w:color w:val="000000" w:themeColor="text1"/>
        </w:rPr>
        <w:t xml:space="preserve"> </w:t>
      </w:r>
      <w:r w:rsidR="00D3154D">
        <w:rPr>
          <w:color w:val="000000" w:themeColor="text1"/>
        </w:rPr>
        <w:t>7</w:t>
      </w:r>
      <w:r w:rsidR="00D3154D">
        <w:rPr>
          <w:bCs/>
          <w:color w:val="000000" w:themeColor="text1"/>
        </w:rPr>
        <w:t>)</w:t>
      </w:r>
      <w:r w:rsidRPr="00CF4292">
        <w:rPr>
          <w:bCs/>
          <w:color w:val="000000" w:themeColor="text1"/>
        </w:rPr>
        <w:t xml:space="preserve">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69AE3B1B" w:rsidR="000259A9" w:rsidRPr="00CF4292" w:rsidRDefault="000259A9" w:rsidP="001C21FE">
      <w:pPr>
        <w:pStyle w:val="Heading2"/>
        <w:numPr>
          <w:ilvl w:val="2"/>
          <w:numId w:val="8"/>
        </w:numPr>
        <w:rPr>
          <w:color w:val="000000" w:themeColor="text1"/>
        </w:rPr>
      </w:pPr>
      <w:r w:rsidRPr="00CF4292">
        <w:rPr>
          <w:color w:val="000000" w:themeColor="text1"/>
        </w:rPr>
        <w:t>Cluster II</w:t>
      </w:r>
    </w:p>
    <w:p w14:paraId="08A3788D" w14:textId="5F3805FF"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w:t>
      </w:r>
      <w:proofErr w:type="spellStart"/>
      <w:r w:rsidR="00527E92" w:rsidRPr="00CF4292">
        <w:rPr>
          <w:color w:val="000000" w:themeColor="text1"/>
        </w:rPr>
        <w:t>mol</w:t>
      </w:r>
      <w:proofErr w:type="spellEnd"/>
      <w:r w:rsidR="00527E92" w:rsidRPr="00CF4292">
        <w:rPr>
          <w:color w:val="000000" w:themeColor="text1"/>
        </w:rPr>
        <w:t xml:space="preserve"> ATP/</w:t>
      </w:r>
      <w:proofErr w:type="spellStart"/>
      <w:r w:rsidR="00527E92" w:rsidRPr="00CF4292">
        <w:rPr>
          <w:color w:val="000000" w:themeColor="text1"/>
        </w:rPr>
        <w:t>mol</w:t>
      </w:r>
      <w:proofErr w:type="spellEnd"/>
      <w:r w:rsidR="00527E92" w:rsidRPr="00CF4292">
        <w:rPr>
          <w:color w:val="000000" w:themeColor="text1"/>
        </w:rPr>
        <w:t xml:space="preserve">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w:t>
      </w:r>
      <w:r w:rsidR="00611F19" w:rsidRPr="00CF4292">
        <w:rPr>
          <w:color w:val="000000" w:themeColor="text1"/>
        </w:rPr>
        <w:lastRenderedPageBreak/>
        <w:t>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 xml:space="preserve">Supplementary </w:t>
      </w:r>
      <w:r w:rsidR="00D3154D">
        <w:rPr>
          <w:color w:val="000000" w:themeColor="text1"/>
        </w:rPr>
        <w:t>file 4</w:t>
      </w:r>
      <w:r w:rsidR="006B7766" w:rsidRPr="00CF4292">
        <w:rPr>
          <w:color w:val="000000" w:themeColor="text1"/>
        </w:rPr>
        <w:t>)</w:t>
      </w:r>
      <w:r w:rsidR="0049433A" w:rsidRPr="00CF4292">
        <w:rPr>
          <w:color w:val="000000" w:themeColor="text1"/>
        </w:rPr>
        <w:t xml:space="preserve"> with an MDF of 4.3 kJ/</w:t>
      </w:r>
      <w:proofErr w:type="spellStart"/>
      <w:r w:rsidR="0049433A" w:rsidRPr="00CF4292">
        <w:rPr>
          <w:color w:val="000000" w:themeColor="text1"/>
        </w:rPr>
        <w:t>mol</w:t>
      </w:r>
      <w:proofErr w:type="spellEnd"/>
      <w:r w:rsidR="0049433A" w:rsidRPr="00CF4292">
        <w:rPr>
          <w:color w:val="000000" w:themeColor="text1"/>
        </w:rPr>
        <w:t xml:space="preserve">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 xml:space="preserve">Supplementary </w:t>
      </w:r>
      <w:r w:rsidR="00630812">
        <w:rPr>
          <w:color w:val="000000" w:themeColor="text1"/>
        </w:rPr>
        <w:t>file 4</w:t>
      </w:r>
      <w:r w:rsidR="009C2CCE" w:rsidRPr="00CF4292">
        <w:rPr>
          <w:color w:val="000000" w:themeColor="text1"/>
        </w:rPr>
        <w:t xml:space="preserve">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6B340BE8" w:rsidR="00FC1A59" w:rsidRPr="00CF4292" w:rsidRDefault="00AD7808" w:rsidP="00FA571F">
      <w:pPr>
        <w:spacing w:line="480" w:lineRule="auto"/>
        <w:jc w:val="both"/>
        <w:rPr>
          <w:color w:val="000000" w:themeColor="text1"/>
        </w:rPr>
      </w:pPr>
      <w:r w:rsidRPr="00CF4292">
        <w:rPr>
          <w:noProof/>
          <w:color w:val="000000" w:themeColor="text1"/>
        </w:rPr>
        <w:lastRenderedPageBreak/>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but the best EFMs generate 4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compared to 3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0B045A02" w:rsidR="000259A9" w:rsidRPr="00CF4292" w:rsidRDefault="001C21FE" w:rsidP="00D100D2">
      <w:pPr>
        <w:pStyle w:val="Heading2"/>
        <w:numPr>
          <w:ilvl w:val="0"/>
          <w:numId w:val="0"/>
        </w:numPr>
        <w:ind w:left="360" w:hanging="360"/>
        <w:rPr>
          <w:color w:val="000000" w:themeColor="text1"/>
        </w:rPr>
      </w:pPr>
      <w:r>
        <w:rPr>
          <w:color w:val="000000" w:themeColor="text1"/>
        </w:rPr>
        <w:t xml:space="preserve">3.2.3. </w:t>
      </w:r>
      <w:r w:rsidR="000259A9"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lastRenderedPageBreak/>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proofErr w:type="spellStart"/>
      <w:r w:rsidR="000C0A98" w:rsidRPr="00CF4292">
        <w:rPr>
          <w:color w:val="000000" w:themeColor="text1"/>
        </w:rPr>
        <w:t>mol</w:t>
      </w:r>
      <w:proofErr w:type="spellEnd"/>
      <w:r w:rsidR="000C0A98" w:rsidRPr="00CF4292">
        <w:rPr>
          <w:color w:val="000000" w:themeColor="text1"/>
        </w:rPr>
        <w:t xml:space="preserve"> ATP/</w:t>
      </w:r>
      <w:proofErr w:type="spellStart"/>
      <w:r w:rsidR="000C0A98" w:rsidRPr="00CF4292">
        <w:rPr>
          <w:color w:val="000000" w:themeColor="text1"/>
        </w:rPr>
        <w:t>mol</w:t>
      </w:r>
      <w:proofErr w:type="spellEnd"/>
      <w:r w:rsidR="000C0A98" w:rsidRPr="00CF4292">
        <w:rPr>
          <w:color w:val="000000" w:themeColor="text1"/>
        </w:rPr>
        <w:t xml:space="preserve"> cellobiose</w:t>
      </w:r>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55AB10FA" w:rsidR="00666BF9" w:rsidRPr="00A76D0B" w:rsidRDefault="00B701B0" w:rsidP="00A76D0B">
      <w:pPr>
        <w:pStyle w:val="ListParagraph"/>
        <w:numPr>
          <w:ilvl w:val="0"/>
          <w:numId w:val="8"/>
        </w:numPr>
        <w:spacing w:line="480" w:lineRule="auto"/>
        <w:jc w:val="both"/>
        <w:outlineLvl w:val="0"/>
        <w:rPr>
          <w:rFonts w:ascii="Times New Roman" w:hAnsi="Times New Roman" w:cs="Times New Roman"/>
          <w:b/>
          <w:color w:val="000000" w:themeColor="text1"/>
        </w:rPr>
      </w:pPr>
      <w:r w:rsidRPr="00A76D0B">
        <w:rPr>
          <w:rFonts w:ascii="Times New Roman" w:hAnsi="Times New Roman" w:cs="Times New Roman"/>
          <w:b/>
          <w:color w:val="000000" w:themeColor="text1"/>
        </w:rPr>
        <w:t>Conclusion</w:t>
      </w:r>
      <w:r w:rsidR="006246BE" w:rsidRPr="00A76D0B">
        <w:rPr>
          <w:rFonts w:ascii="Times New Roman" w:hAnsi="Times New Roman" w:cs="Times New Roman"/>
          <w:b/>
          <w:color w:val="000000" w:themeColor="text1"/>
        </w:rPr>
        <w:t>s</w:t>
      </w:r>
    </w:p>
    <w:p w14:paraId="582E500B" w14:textId="44B97A84"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Sugar 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5A4011" w:rsidRPr="002E7165">
        <w:rPr>
          <w:bCs/>
          <w:color w:val="000000" w:themeColor="text1"/>
        </w:rPr>
        <w:t>disallowing</w:t>
      </w:r>
      <w:r w:rsidR="008811C9" w:rsidRPr="002E7165">
        <w:rPr>
          <w:bCs/>
          <w:color w:val="000000" w:themeColor="text1"/>
        </w:rPr>
        <w:t xml:space="preserve"> a positive MDF for five</w:t>
      </w:r>
      <w:r w:rsidR="00D65793" w:rsidRPr="00916270">
        <w:rPr>
          <w:bCs/>
          <w:color w:val="000000" w:themeColor="text1"/>
        </w:rPr>
        <w:t xml:space="preserve">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w:t>
      </w:r>
      <w:r w:rsidR="00AE5922" w:rsidRPr="00BB01FF">
        <w:rPr>
          <w:bCs/>
          <w:color w:val="FF0000"/>
        </w:rPr>
        <w:t>li</w:t>
      </w:r>
      <w:r w:rsidR="00BB01FF" w:rsidRPr="00BB01FF">
        <w:rPr>
          <w:bCs/>
          <w:color w:val="FF0000"/>
        </w:rPr>
        <w:t>n</w:t>
      </w:r>
      <w:r w:rsidR="00AE5922" w:rsidRPr="00BB01FF">
        <w:rPr>
          <w:bCs/>
          <w:color w:val="FF0000"/>
        </w:rPr>
        <w:t>ked</w:t>
      </w:r>
      <w:r w:rsidR="00AE5922" w:rsidRPr="00CF4292">
        <w:rPr>
          <w:bCs/>
          <w:color w:val="000000" w:themeColor="text1"/>
        </w:rPr>
        <w:t xml:space="preserve">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w:t>
      </w:r>
      <w:r w:rsidR="007C7913" w:rsidRPr="00CF4292">
        <w:rPr>
          <w:bCs/>
          <w:color w:val="000000" w:themeColor="text1"/>
        </w:rPr>
        <w:lastRenderedPageBreak/>
        <w:t xml:space="preserve">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73573734" w14:textId="3C423650"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 </w:instrText>
      </w:r>
      <w:r w:rsidR="005231AF">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DATA </w:instrText>
      </w:r>
      <w:r w:rsidR="005231AF">
        <w:rPr>
          <w:color w:val="000000" w:themeColor="text1"/>
        </w:rPr>
      </w:r>
      <w:r w:rsidR="005231AF">
        <w:rPr>
          <w:color w:val="000000" w:themeColor="text1"/>
        </w:rPr>
        <w:fldChar w:fldCharType="end"/>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22195427" w14:textId="591FBF72" w:rsidR="00735550" w:rsidRPr="00D100D2" w:rsidRDefault="00735550" w:rsidP="00D100D2">
      <w:pPr>
        <w:spacing w:line="360" w:lineRule="auto"/>
        <w:jc w:val="both"/>
        <w:rPr>
          <w:rFonts w:ascii="Calibri" w:hAnsi="Calibri"/>
          <w:color w:val="000000" w:themeColor="text1"/>
          <w:spacing w:val="5"/>
          <w:kern w:val="28"/>
          <w:sz w:val="32"/>
        </w:rPr>
      </w:pPr>
    </w:p>
    <w:p w14:paraId="2180099A" w14:textId="77777777" w:rsidR="008667A4" w:rsidRDefault="008667A4" w:rsidP="008667A4">
      <w:pPr>
        <w:spacing w:line="480" w:lineRule="auto"/>
        <w:jc w:val="both"/>
        <w:outlineLvl w:val="0"/>
        <w:rPr>
          <w:b/>
          <w:color w:val="000000" w:themeColor="text1"/>
        </w:rPr>
      </w:pPr>
      <w:r w:rsidRPr="00E81EF2">
        <w:rPr>
          <w:b/>
          <w:color w:val="000000" w:themeColor="text1"/>
        </w:rPr>
        <w:t>Funding</w:t>
      </w:r>
    </w:p>
    <w:p w14:paraId="47FD138A" w14:textId="77777777" w:rsidR="008667A4" w:rsidRPr="002E7165" w:rsidRDefault="008667A4" w:rsidP="008667A4">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Pr="002E7165">
        <w:rPr>
          <w:color w:val="000000" w:themeColor="text1"/>
        </w:rPr>
        <w:t>The Center for Bioenergy Innovation is a U.S. Department of Energy Bioenergy Research Center supported by the Office of Biological and Environmental Research in the DOE Office of Science.</w:t>
      </w:r>
    </w:p>
    <w:p w14:paraId="52E37C1F" w14:textId="77777777" w:rsidR="008667A4" w:rsidRPr="002E7165" w:rsidRDefault="008667A4" w:rsidP="008667A4">
      <w:pPr>
        <w:spacing w:line="480" w:lineRule="auto"/>
        <w:jc w:val="both"/>
        <w:outlineLvl w:val="0"/>
        <w:rPr>
          <w:color w:val="000000" w:themeColor="text1"/>
        </w:rPr>
      </w:pPr>
    </w:p>
    <w:p w14:paraId="7C1D9177" w14:textId="77777777" w:rsidR="008667A4" w:rsidRPr="002E7165" w:rsidRDefault="008667A4" w:rsidP="008667A4">
      <w:pPr>
        <w:spacing w:line="480" w:lineRule="auto"/>
        <w:jc w:val="both"/>
        <w:outlineLvl w:val="0"/>
        <w:rPr>
          <w:color w:val="000000" w:themeColor="text1"/>
        </w:rPr>
      </w:pPr>
      <w:r w:rsidRPr="002E7165">
        <w:rPr>
          <w:b/>
          <w:color w:val="000000" w:themeColor="text1"/>
        </w:rPr>
        <w:t>Competing interests</w:t>
      </w:r>
    </w:p>
    <w:p w14:paraId="15628B21" w14:textId="77777777" w:rsidR="008667A4" w:rsidRPr="002E7165" w:rsidRDefault="008667A4" w:rsidP="008667A4">
      <w:pPr>
        <w:spacing w:line="480" w:lineRule="auto"/>
        <w:jc w:val="both"/>
        <w:outlineLvl w:val="0"/>
        <w:rPr>
          <w:color w:val="000000" w:themeColor="text1"/>
        </w:rPr>
      </w:pPr>
      <w:r w:rsidRPr="002E7165">
        <w:rPr>
          <w:color w:val="000000" w:themeColor="text1"/>
        </w:rPr>
        <w:t xml:space="preserve">Lee R. Lynd is a founder of the </w:t>
      </w:r>
      <w:proofErr w:type="spellStart"/>
      <w:r w:rsidRPr="002E7165">
        <w:rPr>
          <w:color w:val="000000" w:themeColor="text1"/>
        </w:rPr>
        <w:t>Enchi</w:t>
      </w:r>
      <w:proofErr w:type="spellEnd"/>
      <w:r w:rsidRPr="002E7165">
        <w:rPr>
          <w:color w:val="000000" w:themeColor="text1"/>
        </w:rPr>
        <w:t xml:space="preserve">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1CC0609B" w14:textId="77777777" w:rsidR="005231AF" w:rsidRPr="005231AF" w:rsidRDefault="00105163" w:rsidP="005231AF">
      <w:pPr>
        <w:pStyle w:val="EndNoteBibliography"/>
        <w:ind w:left="720" w:hanging="720"/>
        <w:rPr>
          <w:noProof/>
        </w:rPr>
      </w:pPr>
      <w:r w:rsidRPr="00A76D0B">
        <w:rPr>
          <w:rFonts w:ascii="Times New Roman" w:hAnsi="Times New Roman" w:cs="Times New Roman"/>
          <w:color w:val="000000" w:themeColor="text1"/>
        </w:rPr>
        <w:fldChar w:fldCharType="begin"/>
      </w:r>
      <w:r w:rsidRPr="00A76D0B">
        <w:rPr>
          <w:rFonts w:ascii="Times New Roman" w:hAnsi="Times New Roman" w:cs="Times New Roman"/>
          <w:color w:val="000000" w:themeColor="text1"/>
        </w:rPr>
        <w:instrText xml:space="preserve"> ADDIN EN.REFLIST </w:instrText>
      </w:r>
      <w:r w:rsidRPr="00A76D0B">
        <w:rPr>
          <w:rFonts w:ascii="Times New Roman" w:hAnsi="Times New Roman" w:cs="Times New Roman"/>
          <w:color w:val="000000" w:themeColor="text1"/>
        </w:rPr>
        <w:fldChar w:fldCharType="separate"/>
      </w:r>
      <w:r w:rsidR="005231AF" w:rsidRPr="005231AF">
        <w:rPr>
          <w:noProof/>
        </w:rPr>
        <w:t>Ataman, M., Hatzimanikatis, V., 2015. Heading in the right direction: thermodynamics-based network analysis and pathway engineering. Curr Opin Biotechnol. 36</w:t>
      </w:r>
      <w:r w:rsidR="005231AF" w:rsidRPr="005231AF">
        <w:rPr>
          <w:b/>
          <w:noProof/>
        </w:rPr>
        <w:t>,</w:t>
      </w:r>
      <w:r w:rsidR="005231AF" w:rsidRPr="005231AF">
        <w:rPr>
          <w:noProof/>
        </w:rPr>
        <w:t xml:space="preserve"> 176-82.</w:t>
      </w:r>
    </w:p>
    <w:p w14:paraId="4C5BFA20" w14:textId="77777777" w:rsidR="005231AF" w:rsidRPr="005231AF" w:rsidRDefault="005231AF" w:rsidP="005231AF">
      <w:pPr>
        <w:pStyle w:val="EndNoteBibliography"/>
        <w:ind w:left="720" w:hanging="720"/>
        <w:rPr>
          <w:noProof/>
        </w:rPr>
      </w:pPr>
      <w:r w:rsidRPr="005231AF">
        <w:rPr>
          <w:noProof/>
        </w:rPr>
        <w:t>Bennett, G. N., San, K. Y., 2009. Engineering E. coli Central Metabolism for Enhanced Primary Metabolite Production. Systems Biology and Biotechnology of Escherichia Coli. 351-376.</w:t>
      </w:r>
    </w:p>
    <w:p w14:paraId="70D90A86" w14:textId="77777777" w:rsidR="005231AF" w:rsidRPr="005231AF" w:rsidRDefault="005231AF" w:rsidP="005231AF">
      <w:pPr>
        <w:pStyle w:val="EndNoteBibliography"/>
        <w:ind w:left="720" w:hanging="720"/>
        <w:rPr>
          <w:noProof/>
        </w:rPr>
      </w:pPr>
      <w:r w:rsidRPr="005231AF">
        <w:rPr>
          <w:noProof/>
        </w:rPr>
        <w:t>Beri, D., Olson, D. G., Holwerda, E. K., Lynd, L. R., 2016. Nicotinamide cofactor ratios in engineered strains of Clostridium thermocellum and Thermoanaerobacterium saccharolyticum. Fems Microbiol Lett. 363.</w:t>
      </w:r>
    </w:p>
    <w:p w14:paraId="7897B8FE" w14:textId="77777777" w:rsidR="005231AF" w:rsidRPr="005231AF" w:rsidRDefault="005231AF" w:rsidP="005231AF">
      <w:pPr>
        <w:pStyle w:val="EndNoteBibliography"/>
        <w:ind w:left="720" w:hanging="720"/>
        <w:rPr>
          <w:noProof/>
        </w:rPr>
      </w:pPr>
      <w:r w:rsidRPr="005231AF">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4B2EFFA3" w14:textId="77777777" w:rsidR="005231AF" w:rsidRPr="005231AF" w:rsidRDefault="005231AF" w:rsidP="005231AF">
      <w:pPr>
        <w:pStyle w:val="EndNoteBibliography"/>
        <w:ind w:left="720" w:hanging="720"/>
        <w:rPr>
          <w:noProof/>
        </w:rPr>
      </w:pPr>
      <w:r w:rsidRPr="005231AF">
        <w:rPr>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5231AF">
        <w:rPr>
          <w:b/>
          <w:noProof/>
        </w:rPr>
        <w:t>,</w:t>
      </w:r>
      <w:r w:rsidRPr="005231AF">
        <w:rPr>
          <w:noProof/>
        </w:rPr>
        <w:t xml:space="preserve"> 13752-13757.</w:t>
      </w:r>
    </w:p>
    <w:p w14:paraId="6485E7D3" w14:textId="77777777" w:rsidR="005231AF" w:rsidRPr="005231AF" w:rsidRDefault="005231AF" w:rsidP="005231AF">
      <w:pPr>
        <w:pStyle w:val="EndNoteBibliography"/>
        <w:ind w:left="720" w:hanging="720"/>
        <w:rPr>
          <w:noProof/>
        </w:rPr>
      </w:pPr>
      <w:r w:rsidRPr="005231AF">
        <w:rPr>
          <w:noProof/>
        </w:rPr>
        <w:t>Dash, S., Khodayari, A., Zhou, J., Holwerda, E. K., Olson, D. G., Lynd, L. R., Maranas, C. D., 2017. Development of a core Clostridium thermocellum kinetic metabolic model consistent with multiple genetic perturbations. Biotechnol Biofuels. 10</w:t>
      </w:r>
      <w:r w:rsidRPr="005231AF">
        <w:rPr>
          <w:b/>
          <w:noProof/>
        </w:rPr>
        <w:t>,</w:t>
      </w:r>
      <w:r w:rsidRPr="005231AF">
        <w:rPr>
          <w:noProof/>
        </w:rPr>
        <w:t xml:space="preserve"> 108.</w:t>
      </w:r>
    </w:p>
    <w:p w14:paraId="40CDDF50" w14:textId="77777777" w:rsidR="005231AF" w:rsidRPr="005231AF" w:rsidRDefault="005231AF" w:rsidP="005231AF">
      <w:pPr>
        <w:pStyle w:val="EndNoteBibliography"/>
        <w:ind w:left="720" w:hanging="720"/>
        <w:rPr>
          <w:noProof/>
        </w:rPr>
      </w:pPr>
      <w:r w:rsidRPr="005231AF">
        <w:rPr>
          <w:noProof/>
        </w:rPr>
        <w:t>de Figueiredo, L. F., Podhorski, A., Rubio, A., Kaleta, C., Beasley, J. E., Schuster, S., Planes, F. J., 2009. Computing the shortest elementary flux modes in genome-scale metabolic networks. Bioinformatics. 25</w:t>
      </w:r>
      <w:r w:rsidRPr="005231AF">
        <w:rPr>
          <w:b/>
          <w:noProof/>
        </w:rPr>
        <w:t>,</w:t>
      </w:r>
      <w:r w:rsidRPr="005231AF">
        <w:rPr>
          <w:noProof/>
        </w:rPr>
        <w:t xml:space="preserve"> 3158-3165.</w:t>
      </w:r>
    </w:p>
    <w:p w14:paraId="2624D4B1" w14:textId="77777777" w:rsidR="005231AF" w:rsidRPr="005231AF" w:rsidRDefault="005231AF" w:rsidP="005231AF">
      <w:pPr>
        <w:pStyle w:val="EndNoteBibliography"/>
        <w:ind w:left="720" w:hanging="720"/>
        <w:rPr>
          <w:noProof/>
        </w:rPr>
      </w:pPr>
      <w:r w:rsidRPr="005231AF">
        <w:rPr>
          <w:noProof/>
        </w:rPr>
        <w:t>Demain, A. L., Newcomb, M., Wu, J. H., 2005. Cellulase, clostridia, and ethanol. Microbiol Mol Biol Rev. 69</w:t>
      </w:r>
      <w:r w:rsidRPr="005231AF">
        <w:rPr>
          <w:b/>
          <w:noProof/>
        </w:rPr>
        <w:t>,</w:t>
      </w:r>
      <w:r w:rsidRPr="005231AF">
        <w:rPr>
          <w:noProof/>
        </w:rPr>
        <w:t xml:space="preserve"> 124-54.</w:t>
      </w:r>
    </w:p>
    <w:p w14:paraId="7AC6745A" w14:textId="77777777" w:rsidR="005231AF" w:rsidRPr="005231AF" w:rsidRDefault="005231AF" w:rsidP="005231AF">
      <w:pPr>
        <w:pStyle w:val="EndNoteBibliography"/>
        <w:ind w:left="720" w:hanging="720"/>
        <w:rPr>
          <w:noProof/>
        </w:rPr>
      </w:pPr>
      <w:r w:rsidRPr="005231AF">
        <w:rPr>
          <w:noProof/>
        </w:rPr>
        <w:lastRenderedPageBreak/>
        <w:t>Guo, Z. P., Zhang, L., Ding, Z. Y., Wang, Z. X., Shi, G. Y., 2011. Improving ethanol productivity by modification of glycolytic redox factor generation in glycerol-3-phosphate dehydrogenase mutants of an industrial ethanol yeast. J Ind Microbiol Biotechnol. 38</w:t>
      </w:r>
      <w:r w:rsidRPr="005231AF">
        <w:rPr>
          <w:b/>
          <w:noProof/>
        </w:rPr>
        <w:t>,</w:t>
      </w:r>
      <w:r w:rsidRPr="005231AF">
        <w:rPr>
          <w:noProof/>
        </w:rPr>
        <w:t xml:space="preserve"> 935-43.</w:t>
      </w:r>
    </w:p>
    <w:p w14:paraId="07639A41" w14:textId="77777777" w:rsidR="005231AF" w:rsidRPr="005231AF" w:rsidRDefault="005231AF" w:rsidP="005231AF">
      <w:pPr>
        <w:pStyle w:val="EndNoteBibliography"/>
        <w:ind w:left="720" w:hanging="720"/>
        <w:rPr>
          <w:noProof/>
        </w:rPr>
      </w:pPr>
      <w:r w:rsidRPr="005231AF">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629A8F25" w14:textId="77777777" w:rsidR="005231AF" w:rsidRPr="005231AF" w:rsidRDefault="005231AF" w:rsidP="005231AF">
      <w:pPr>
        <w:pStyle w:val="EndNoteBibliography"/>
        <w:ind w:left="720" w:hanging="720"/>
        <w:rPr>
          <w:noProof/>
        </w:rPr>
      </w:pPr>
      <w:r w:rsidRPr="005231AF">
        <w:rPr>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067567AD" w14:textId="77777777" w:rsidR="005231AF" w:rsidRPr="005231AF" w:rsidRDefault="005231AF" w:rsidP="005231AF">
      <w:pPr>
        <w:pStyle w:val="EndNoteBibliography"/>
        <w:ind w:left="720" w:hanging="720"/>
        <w:rPr>
          <w:noProof/>
        </w:rPr>
      </w:pPr>
      <w:r w:rsidRPr="005231AF">
        <w:rPr>
          <w:noProof/>
        </w:rPr>
        <w:t>Holwerda, E. K., Thorne, P. G., Olson, D. G., Amador-Noguez, D., Engle, N. L., Tschaplinski, T. J., van Dijken, J. P., Lynd, L. R., 2014. The exometabolome of Clostridium thermocellum reveals overflow metabolism at high cellulose loading. Biotechnol Biofuels. 7</w:t>
      </w:r>
      <w:r w:rsidRPr="005231AF">
        <w:rPr>
          <w:b/>
          <w:noProof/>
        </w:rPr>
        <w:t>,</w:t>
      </w:r>
      <w:r w:rsidRPr="005231AF">
        <w:rPr>
          <w:noProof/>
        </w:rPr>
        <w:t xml:space="preserve"> 155.</w:t>
      </w:r>
    </w:p>
    <w:p w14:paraId="19FE85CA" w14:textId="77777777" w:rsidR="005231AF" w:rsidRPr="005231AF" w:rsidRDefault="005231AF" w:rsidP="005231AF">
      <w:pPr>
        <w:pStyle w:val="EndNoteBibliography"/>
        <w:ind w:left="720" w:hanging="720"/>
        <w:rPr>
          <w:noProof/>
        </w:rPr>
      </w:pPr>
      <w:r w:rsidRPr="005231AF">
        <w:rPr>
          <w:noProof/>
        </w:rPr>
        <w:t>Hon, S., Olson, D. G., Holwerda, E. K., Lanahan, A. A., Murphy, S. J. L., Maloney, M. I., Zheng, T., Papanek, B., Guss, A. M., Lynd, L. R., 2017. The ethanol pathway from Thermoanaerobacterium saccharolyticum improves ethanol production in Clostridium thermocellum. Metab Eng. 42</w:t>
      </w:r>
      <w:r w:rsidRPr="005231AF">
        <w:rPr>
          <w:b/>
          <w:noProof/>
        </w:rPr>
        <w:t>,</w:t>
      </w:r>
      <w:r w:rsidRPr="005231AF">
        <w:rPr>
          <w:noProof/>
        </w:rPr>
        <w:t xml:space="preserve"> 175-184.</w:t>
      </w:r>
    </w:p>
    <w:p w14:paraId="6B52D888" w14:textId="77777777" w:rsidR="005231AF" w:rsidRPr="005231AF" w:rsidRDefault="005231AF" w:rsidP="005231AF">
      <w:pPr>
        <w:pStyle w:val="EndNoteBibliography"/>
        <w:ind w:left="720" w:hanging="720"/>
        <w:rPr>
          <w:noProof/>
        </w:rPr>
      </w:pPr>
      <w:r w:rsidRPr="005231AF">
        <w:rPr>
          <w:noProof/>
        </w:rPr>
        <w:t>Lynd, L. R., 2017. The grand challenge of cellulosic biofuels. Nat Biotechnol. 35</w:t>
      </w:r>
      <w:r w:rsidRPr="005231AF">
        <w:rPr>
          <w:b/>
          <w:noProof/>
        </w:rPr>
        <w:t>,</w:t>
      </w:r>
      <w:r w:rsidRPr="005231AF">
        <w:rPr>
          <w:noProof/>
        </w:rPr>
        <w:t xml:space="preserve"> 912-915.</w:t>
      </w:r>
    </w:p>
    <w:p w14:paraId="74F9A76A" w14:textId="77777777" w:rsidR="005231AF" w:rsidRPr="005231AF" w:rsidRDefault="005231AF" w:rsidP="005231AF">
      <w:pPr>
        <w:pStyle w:val="EndNoteBibliography"/>
        <w:ind w:left="720" w:hanging="720"/>
        <w:rPr>
          <w:noProof/>
        </w:rPr>
      </w:pPr>
      <w:r w:rsidRPr="005231AF">
        <w:rPr>
          <w:noProof/>
        </w:rPr>
        <w:t>Lynd, L. R., Liang, X. Y., Biddy, M. J., Allee, A., Cai, H., Foust, T., Himmel, M. E., Laser, M. S., Wang, M., Wyman, C. E., 2017. Cellulosic ethanol: status and innovation. Curr Opin Biotech. 45</w:t>
      </w:r>
      <w:r w:rsidRPr="005231AF">
        <w:rPr>
          <w:b/>
          <w:noProof/>
        </w:rPr>
        <w:t>,</w:t>
      </w:r>
      <w:r w:rsidRPr="005231AF">
        <w:rPr>
          <w:noProof/>
        </w:rPr>
        <w:t xml:space="preserve"> 202-211.</w:t>
      </w:r>
    </w:p>
    <w:p w14:paraId="6F82DDA1" w14:textId="77777777" w:rsidR="005231AF" w:rsidRPr="005231AF" w:rsidRDefault="005231AF" w:rsidP="005231AF">
      <w:pPr>
        <w:pStyle w:val="EndNoteBibliography"/>
        <w:ind w:left="720" w:hanging="720"/>
        <w:rPr>
          <w:noProof/>
        </w:rPr>
      </w:pPr>
      <w:r w:rsidRPr="005231AF">
        <w:rPr>
          <w:noProof/>
        </w:rPr>
        <w:t>Lynd, L. R., Weimer, P. J., van Zyl, W. H., Pretorius, I. S., 2002. Microbial cellulose utilization: fundamentals and biotechnology. Microbiol Mol Biol Rev. 66</w:t>
      </w:r>
      <w:r w:rsidRPr="005231AF">
        <w:rPr>
          <w:b/>
          <w:noProof/>
        </w:rPr>
        <w:t>,</w:t>
      </w:r>
      <w:r w:rsidRPr="005231AF">
        <w:rPr>
          <w:noProof/>
        </w:rPr>
        <w:t xml:space="preserve"> 506-77, table of contents.</w:t>
      </w:r>
    </w:p>
    <w:p w14:paraId="0926F339" w14:textId="77777777" w:rsidR="005231AF" w:rsidRPr="005231AF" w:rsidRDefault="005231AF" w:rsidP="005231AF">
      <w:pPr>
        <w:pStyle w:val="EndNoteBibliography"/>
        <w:ind w:left="720" w:hanging="720"/>
        <w:rPr>
          <w:noProof/>
        </w:rPr>
      </w:pPr>
      <w:r w:rsidRPr="005231AF">
        <w:rPr>
          <w:noProof/>
        </w:rPr>
        <w:t>Meyer, C. L., Papoutsakis, E. T., 1989. Increased Levels of Atp and Nadh Are Associated with Increased Solvent Production in Continuous Cultures of Clostridium-Acetobutylicum. Appl Microbiol Biotechnol. 30</w:t>
      </w:r>
      <w:r w:rsidRPr="005231AF">
        <w:rPr>
          <w:b/>
          <w:noProof/>
        </w:rPr>
        <w:t>,</w:t>
      </w:r>
      <w:r w:rsidRPr="005231AF">
        <w:rPr>
          <w:noProof/>
        </w:rPr>
        <w:t xml:space="preserve"> 450-459.</w:t>
      </w:r>
    </w:p>
    <w:p w14:paraId="47EA0F73" w14:textId="77777777" w:rsidR="005231AF" w:rsidRPr="005231AF" w:rsidRDefault="005231AF" w:rsidP="005231AF">
      <w:pPr>
        <w:pStyle w:val="EndNoteBibliography"/>
        <w:ind w:left="720" w:hanging="720"/>
        <w:rPr>
          <w:noProof/>
        </w:rPr>
      </w:pPr>
      <w:r w:rsidRPr="005231AF">
        <w:rPr>
          <w:noProof/>
        </w:rPr>
        <w:t>Milo, R., Jorgensen, P., Moran, U., Weber, G., Springer, M., 2010. BioNumbers--the database of key numbers in molecular and cell biology. Nucleic Acids Res. 38</w:t>
      </w:r>
      <w:r w:rsidRPr="005231AF">
        <w:rPr>
          <w:b/>
          <w:noProof/>
        </w:rPr>
        <w:t>,</w:t>
      </w:r>
      <w:r w:rsidRPr="005231AF">
        <w:rPr>
          <w:noProof/>
        </w:rPr>
        <w:t xml:space="preserve"> D750-3.</w:t>
      </w:r>
    </w:p>
    <w:p w14:paraId="5F138E62" w14:textId="77777777" w:rsidR="005231AF" w:rsidRPr="005231AF" w:rsidRDefault="005231AF" w:rsidP="005231AF">
      <w:pPr>
        <w:pStyle w:val="EndNoteBibliography"/>
        <w:ind w:left="720" w:hanging="720"/>
        <w:rPr>
          <w:noProof/>
        </w:rPr>
      </w:pPr>
      <w:r w:rsidRPr="005231AF">
        <w:rPr>
          <w:noProof/>
        </w:rPr>
        <w:t>Noor, E., Bar-Even, A., Flamholz, A., Reznik, E., Liebermeister, W., Milo, R., 2014. Pathway thermodynamics highlights kinetic obstacles in central metabolism. PLoS Comput Biol. 10</w:t>
      </w:r>
      <w:r w:rsidRPr="005231AF">
        <w:rPr>
          <w:b/>
          <w:noProof/>
        </w:rPr>
        <w:t>,</w:t>
      </w:r>
      <w:r w:rsidRPr="005231AF">
        <w:rPr>
          <w:noProof/>
        </w:rPr>
        <w:t xml:space="preserve"> e1003483.</w:t>
      </w:r>
    </w:p>
    <w:p w14:paraId="16A175D1" w14:textId="77777777" w:rsidR="005231AF" w:rsidRPr="005231AF" w:rsidRDefault="005231AF" w:rsidP="005231AF">
      <w:pPr>
        <w:pStyle w:val="EndNoteBibliography"/>
        <w:ind w:left="720" w:hanging="720"/>
        <w:rPr>
          <w:noProof/>
        </w:rPr>
      </w:pPr>
      <w:r w:rsidRPr="005231AF">
        <w:rPr>
          <w:noProof/>
        </w:rPr>
        <w:t>Noor, E., Haraldsdottir, H. S., Milo, R., Fleming, R. M., 2013. Consistent estimation of Gibbs energy using component contributions. PLoS Comput Biol. 9</w:t>
      </w:r>
      <w:r w:rsidRPr="005231AF">
        <w:rPr>
          <w:b/>
          <w:noProof/>
        </w:rPr>
        <w:t>,</w:t>
      </w:r>
      <w:r w:rsidRPr="005231AF">
        <w:rPr>
          <w:noProof/>
        </w:rPr>
        <w:t xml:space="preserve"> e1003098.</w:t>
      </w:r>
    </w:p>
    <w:p w14:paraId="6B2918F1" w14:textId="77777777" w:rsidR="005231AF" w:rsidRPr="005231AF" w:rsidRDefault="005231AF" w:rsidP="005231AF">
      <w:pPr>
        <w:pStyle w:val="EndNoteBibliography"/>
        <w:ind w:left="720" w:hanging="720"/>
        <w:rPr>
          <w:noProof/>
        </w:rPr>
      </w:pPr>
      <w:r w:rsidRPr="005231AF">
        <w:rPr>
          <w:noProof/>
        </w:rPr>
        <w:t>Olson, D. G., Horl, M., Fuhrer, T., Cui, J., Zhou, J., Maloney, M. I., Amador-Noguez, D., Tian, L., Sauer, U., Lynd, L. R., 2017. Glycolysis without pyruvate kinase in Clostridium thermocellum. Metab Eng. 39</w:t>
      </w:r>
      <w:r w:rsidRPr="005231AF">
        <w:rPr>
          <w:b/>
          <w:noProof/>
        </w:rPr>
        <w:t>,</w:t>
      </w:r>
      <w:r w:rsidRPr="005231AF">
        <w:rPr>
          <w:noProof/>
        </w:rPr>
        <w:t xml:space="preserve"> 169-180.</w:t>
      </w:r>
    </w:p>
    <w:p w14:paraId="23F84C40" w14:textId="77777777" w:rsidR="005231AF" w:rsidRPr="005231AF" w:rsidRDefault="005231AF" w:rsidP="005231AF">
      <w:pPr>
        <w:pStyle w:val="EndNoteBibliography"/>
        <w:ind w:left="720" w:hanging="720"/>
        <w:rPr>
          <w:noProof/>
        </w:rPr>
      </w:pPr>
      <w:r w:rsidRPr="005231AF">
        <w:rPr>
          <w:noProof/>
        </w:rPr>
        <w:t>Olson, D. G., McBride, J. E., Shaw, A. J., Lynd, L. R., 2012. Recent progress in consolidated bioprocessing. Curr Opin Biotech. 23</w:t>
      </w:r>
      <w:r w:rsidRPr="005231AF">
        <w:rPr>
          <w:b/>
          <w:noProof/>
        </w:rPr>
        <w:t>,</w:t>
      </w:r>
      <w:r w:rsidRPr="005231AF">
        <w:rPr>
          <w:noProof/>
        </w:rPr>
        <w:t xml:space="preserve"> 396-405.</w:t>
      </w:r>
    </w:p>
    <w:p w14:paraId="05AEA3D4" w14:textId="77777777" w:rsidR="005231AF" w:rsidRPr="005231AF" w:rsidRDefault="005231AF" w:rsidP="005231AF">
      <w:pPr>
        <w:pStyle w:val="EndNoteBibliography"/>
        <w:ind w:left="720" w:hanging="720"/>
        <w:rPr>
          <w:noProof/>
        </w:rPr>
      </w:pPr>
      <w:r w:rsidRPr="005231AF">
        <w:rPr>
          <w:noProof/>
        </w:rPr>
        <w:t>Olson, D. G., Sparling, R., Lynd, L. R., 2015. Ethanol production by engineered thermophiles. Curr Opin Biotechnol. 33</w:t>
      </w:r>
      <w:r w:rsidRPr="005231AF">
        <w:rPr>
          <w:b/>
          <w:noProof/>
        </w:rPr>
        <w:t>,</w:t>
      </w:r>
      <w:r w:rsidRPr="005231AF">
        <w:rPr>
          <w:noProof/>
        </w:rPr>
        <w:t xml:space="preserve"> 130-41.</w:t>
      </w:r>
    </w:p>
    <w:p w14:paraId="23B8DCC7" w14:textId="77777777" w:rsidR="005231AF" w:rsidRPr="005231AF" w:rsidRDefault="005231AF" w:rsidP="005231AF">
      <w:pPr>
        <w:pStyle w:val="EndNoteBibliography"/>
        <w:ind w:left="720" w:hanging="720"/>
        <w:rPr>
          <w:noProof/>
        </w:rPr>
      </w:pPr>
      <w:r w:rsidRPr="005231AF">
        <w:rPr>
          <w:noProof/>
        </w:rPr>
        <w:t>Peres, S., Jolicœur, M., Moulin, C., Dague, P., Schuster, S., 2017. How important is thermodynamics for identifying elementary flux modes? PLoS One. 12</w:t>
      </w:r>
      <w:r w:rsidRPr="005231AF">
        <w:rPr>
          <w:b/>
          <w:noProof/>
        </w:rPr>
        <w:t>,</w:t>
      </w:r>
      <w:r w:rsidRPr="005231AF">
        <w:rPr>
          <w:noProof/>
        </w:rPr>
        <w:t xml:space="preserve"> e0171440.</w:t>
      </w:r>
    </w:p>
    <w:p w14:paraId="4F16B45C" w14:textId="77777777" w:rsidR="005231AF" w:rsidRPr="005231AF" w:rsidRDefault="005231AF" w:rsidP="005231AF">
      <w:pPr>
        <w:pStyle w:val="EndNoteBibliography"/>
        <w:ind w:left="720" w:hanging="720"/>
        <w:rPr>
          <w:noProof/>
        </w:rPr>
      </w:pPr>
      <w:r w:rsidRPr="005231AF">
        <w:rPr>
          <w:noProof/>
        </w:rPr>
        <w:t>Pharkya, P., Burgard, A. P., Maranas, C. D., 2004. OptStrain: A computational framework for redesign of microbial production systems. Genome Research. 14</w:t>
      </w:r>
      <w:r w:rsidRPr="005231AF">
        <w:rPr>
          <w:b/>
          <w:noProof/>
        </w:rPr>
        <w:t>,</w:t>
      </w:r>
      <w:r w:rsidRPr="005231AF">
        <w:rPr>
          <w:noProof/>
        </w:rPr>
        <w:t xml:space="preserve"> 2367-2376.</w:t>
      </w:r>
    </w:p>
    <w:p w14:paraId="12DDC249" w14:textId="77777777" w:rsidR="005231AF" w:rsidRPr="005231AF" w:rsidRDefault="005231AF" w:rsidP="005231AF">
      <w:pPr>
        <w:pStyle w:val="EndNoteBibliography"/>
        <w:ind w:left="720" w:hanging="720"/>
        <w:rPr>
          <w:noProof/>
        </w:rPr>
      </w:pPr>
      <w:r w:rsidRPr="005231AF">
        <w:rPr>
          <w:noProof/>
        </w:rPr>
        <w:t>Rabinowitz, J. D., Kimball, E., 2007. Acidic acetonitrile for cellular metabolome extraction from Escherichia coli. Analytical Chemistry. 79</w:t>
      </w:r>
      <w:r w:rsidRPr="005231AF">
        <w:rPr>
          <w:b/>
          <w:noProof/>
        </w:rPr>
        <w:t>,</w:t>
      </w:r>
      <w:r w:rsidRPr="005231AF">
        <w:rPr>
          <w:noProof/>
        </w:rPr>
        <w:t xml:space="preserve"> 6167-6173.</w:t>
      </w:r>
    </w:p>
    <w:p w14:paraId="61471E31" w14:textId="77777777" w:rsidR="005231AF" w:rsidRPr="005231AF" w:rsidRDefault="005231AF" w:rsidP="005231AF">
      <w:pPr>
        <w:pStyle w:val="EndNoteBibliography"/>
        <w:ind w:left="720" w:hanging="720"/>
        <w:rPr>
          <w:noProof/>
        </w:rPr>
      </w:pPr>
      <w:r w:rsidRPr="005231AF">
        <w:rPr>
          <w:noProof/>
        </w:rPr>
        <w:t>Rutkis, R., Strazdina, I., Balodite, E., Lasa, Z., Galinina, N., Kalnenieks, U., 2016. The Low Energy-Coupling Respiration in Zymomonas mobilis Accelerates Flux in the Entner-Doudoroff Pathway. Plos One. 11.</w:t>
      </w:r>
    </w:p>
    <w:p w14:paraId="668C4910" w14:textId="77777777" w:rsidR="005231AF" w:rsidRPr="005231AF" w:rsidRDefault="005231AF" w:rsidP="005231AF">
      <w:pPr>
        <w:pStyle w:val="EndNoteBibliography"/>
        <w:ind w:left="720" w:hanging="720"/>
        <w:rPr>
          <w:noProof/>
        </w:rPr>
      </w:pPr>
      <w:r w:rsidRPr="005231AF">
        <w:rPr>
          <w:noProof/>
        </w:rPr>
        <w:lastRenderedPageBreak/>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5231AF">
        <w:rPr>
          <w:b/>
          <w:noProof/>
        </w:rPr>
        <w:t>,</w:t>
      </w:r>
      <w:r w:rsidRPr="005231AF">
        <w:rPr>
          <w:noProof/>
        </w:rPr>
        <w:t xml:space="preserve"> 214.</w:t>
      </w:r>
    </w:p>
    <w:p w14:paraId="247B0712" w14:textId="77777777" w:rsidR="005231AF" w:rsidRPr="005231AF" w:rsidRDefault="005231AF" w:rsidP="005231AF">
      <w:pPr>
        <w:pStyle w:val="EndNoteBibliography"/>
        <w:ind w:left="720" w:hanging="720"/>
        <w:rPr>
          <w:noProof/>
        </w:rPr>
      </w:pPr>
      <w:r w:rsidRPr="005231AF">
        <w:rPr>
          <w:noProof/>
        </w:rPr>
        <w:t>Shao, X. J., Raman, B., Zhu, M. J., Mielenz, J. R., Brown, S. D., Guss, A. M., Lynd, L. R., 2011. Mutant selection and phenotypic and genetic characterization of ethanol-tolerant strains of Clostridium thermocellum. Appl Microbiol Biot. 92</w:t>
      </w:r>
      <w:r w:rsidRPr="005231AF">
        <w:rPr>
          <w:b/>
          <w:noProof/>
        </w:rPr>
        <w:t>,</w:t>
      </w:r>
      <w:r w:rsidRPr="005231AF">
        <w:rPr>
          <w:noProof/>
        </w:rPr>
        <w:t xml:space="preserve"> 641-652.</w:t>
      </w:r>
    </w:p>
    <w:p w14:paraId="4861F84A" w14:textId="77777777" w:rsidR="005231AF" w:rsidRPr="005231AF" w:rsidRDefault="005231AF" w:rsidP="005231AF">
      <w:pPr>
        <w:pStyle w:val="EndNoteBibliography"/>
        <w:ind w:left="720" w:hanging="720"/>
        <w:rPr>
          <w:noProof/>
        </w:rPr>
      </w:pPr>
      <w:r w:rsidRPr="005231AF">
        <w:rPr>
          <w:noProof/>
        </w:rPr>
        <w:t>Shinoda, W., 2016. Permeability across lipid membranes. Bba-Biomembranes. 1858</w:t>
      </w:r>
      <w:r w:rsidRPr="005231AF">
        <w:rPr>
          <w:b/>
          <w:noProof/>
        </w:rPr>
        <w:t>,</w:t>
      </w:r>
      <w:r w:rsidRPr="005231AF">
        <w:rPr>
          <w:noProof/>
        </w:rPr>
        <w:t xml:space="preserve"> 2254-2265.</w:t>
      </w:r>
    </w:p>
    <w:p w14:paraId="11C04A5A" w14:textId="77777777" w:rsidR="005231AF" w:rsidRPr="005231AF" w:rsidRDefault="005231AF" w:rsidP="005231AF">
      <w:pPr>
        <w:pStyle w:val="EndNoteBibliography"/>
        <w:ind w:left="720" w:hanging="720"/>
        <w:rPr>
          <w:noProof/>
        </w:rPr>
      </w:pPr>
      <w:r w:rsidRPr="005231AF">
        <w:rPr>
          <w:noProof/>
        </w:rPr>
        <w:t>Takeno, S., Hori, K., Ohtani, S., Mimura, A., Mitsuhashi, S., Ikeda, M., 2016. L-Lysine production independent of the oxidative pentose phosphate pathway by Corynebacterium glutamicum with the Streptococcus mutans gapN gene. Metab Eng. 37</w:t>
      </w:r>
      <w:r w:rsidRPr="005231AF">
        <w:rPr>
          <w:b/>
          <w:noProof/>
        </w:rPr>
        <w:t>,</w:t>
      </w:r>
      <w:r w:rsidRPr="005231AF">
        <w:rPr>
          <w:noProof/>
        </w:rPr>
        <w:t xml:space="preserve"> 1-10.</w:t>
      </w:r>
    </w:p>
    <w:p w14:paraId="74F980A4" w14:textId="77777777" w:rsidR="005231AF" w:rsidRPr="005231AF" w:rsidRDefault="005231AF" w:rsidP="005231AF">
      <w:pPr>
        <w:pStyle w:val="EndNoteBibliography"/>
        <w:ind w:left="720" w:hanging="720"/>
        <w:rPr>
          <w:noProof/>
        </w:rPr>
      </w:pPr>
      <w:r w:rsidRPr="005231AF">
        <w:rPr>
          <w:noProof/>
        </w:rPr>
        <w:t>Thompson, R. A., Trinh, C. T., 2017. Overflow metabolism and growth cessation in Clostridium thermocellum DSM1313 during high cellulose loading fermentations. Biotechnology and bioengineering. 114</w:t>
      </w:r>
      <w:r w:rsidRPr="005231AF">
        <w:rPr>
          <w:b/>
          <w:noProof/>
        </w:rPr>
        <w:t>,</w:t>
      </w:r>
      <w:r w:rsidRPr="005231AF">
        <w:rPr>
          <w:noProof/>
        </w:rPr>
        <w:t xml:space="preserve"> 2592-2604.</w:t>
      </w:r>
    </w:p>
    <w:p w14:paraId="454F83DD" w14:textId="77777777" w:rsidR="005231AF" w:rsidRPr="005231AF" w:rsidRDefault="005231AF" w:rsidP="005231AF">
      <w:pPr>
        <w:pStyle w:val="EndNoteBibliography"/>
        <w:ind w:left="720" w:hanging="720"/>
        <w:rPr>
          <w:noProof/>
        </w:rPr>
      </w:pPr>
      <w:r w:rsidRPr="005231AF">
        <w:rPr>
          <w:noProof/>
        </w:rPr>
        <w:t>Tian, L., Perot, S. J., Hon, S., Zhou, J., Liang, X., Bouvier, J. T., Guss, A. M., Olson, D. G., Lynd, L. R., 2017a. Enhanced ethanol formation by Clostridium thermocellum via pyruvate decarboxylase. Microb Cell Fact. 16</w:t>
      </w:r>
      <w:r w:rsidRPr="005231AF">
        <w:rPr>
          <w:b/>
          <w:noProof/>
        </w:rPr>
        <w:t>,</w:t>
      </w:r>
      <w:r w:rsidRPr="005231AF">
        <w:rPr>
          <w:noProof/>
        </w:rPr>
        <w:t xml:space="preserve"> 171.</w:t>
      </w:r>
    </w:p>
    <w:p w14:paraId="06528AB7" w14:textId="77777777" w:rsidR="005231AF" w:rsidRPr="005231AF" w:rsidRDefault="005231AF" w:rsidP="005231AF">
      <w:pPr>
        <w:pStyle w:val="EndNoteBibliography"/>
        <w:ind w:left="720" w:hanging="720"/>
        <w:rPr>
          <w:noProof/>
        </w:rPr>
      </w:pPr>
      <w:r w:rsidRPr="005231AF">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5231AF">
        <w:rPr>
          <w:b/>
          <w:noProof/>
        </w:rPr>
        <w:t>,</w:t>
      </w:r>
      <w:r w:rsidRPr="005231AF">
        <w:rPr>
          <w:noProof/>
        </w:rPr>
        <w:t xml:space="preserve"> 276.</w:t>
      </w:r>
    </w:p>
    <w:p w14:paraId="2C5F9ECA" w14:textId="77777777" w:rsidR="005231AF" w:rsidRPr="005231AF" w:rsidRDefault="005231AF" w:rsidP="005231AF">
      <w:pPr>
        <w:pStyle w:val="EndNoteBibliography"/>
        <w:ind w:left="720" w:hanging="720"/>
        <w:rPr>
          <w:noProof/>
        </w:rPr>
      </w:pPr>
      <w:r w:rsidRPr="005231AF">
        <w:rPr>
          <w:noProof/>
        </w:rPr>
        <w:t>Trinh, C. T., Wlaschin, A., Srienc, F., 2009. Elementary mode analysis: a useful metabolic pathway analysis tool for characterizing cellular metabolism. Appl Microbiol Biotechnol. 81</w:t>
      </w:r>
      <w:r w:rsidRPr="005231AF">
        <w:rPr>
          <w:b/>
          <w:noProof/>
        </w:rPr>
        <w:t>,</w:t>
      </w:r>
      <w:r w:rsidRPr="005231AF">
        <w:rPr>
          <w:noProof/>
        </w:rPr>
        <w:t xml:space="preserve"> 813-26.</w:t>
      </w:r>
    </w:p>
    <w:p w14:paraId="76405C73" w14:textId="77777777" w:rsidR="005231AF" w:rsidRPr="005231AF" w:rsidRDefault="005231AF" w:rsidP="005231AF">
      <w:pPr>
        <w:pStyle w:val="EndNoteBibliography"/>
        <w:ind w:left="720" w:hanging="720"/>
        <w:rPr>
          <w:noProof/>
        </w:rPr>
      </w:pPr>
      <w:r w:rsidRPr="005231AF">
        <w:rPr>
          <w:noProof/>
        </w:rPr>
        <w:t>Volkmer, B., Heinemann, M., 2011. Condition-Dependent Cell Volume and Concentration of Escherichia coli to Facilitate Data Conversion for Systems Biology Modeling. Plos One. 6.</w:t>
      </w:r>
    </w:p>
    <w:p w14:paraId="4EAF4DB9" w14:textId="77777777" w:rsidR="005231AF" w:rsidRPr="005231AF" w:rsidRDefault="005231AF" w:rsidP="005231AF">
      <w:pPr>
        <w:pStyle w:val="EndNoteBibliography"/>
        <w:ind w:left="720" w:hanging="720"/>
        <w:rPr>
          <w:noProof/>
        </w:rPr>
      </w:pPr>
      <w:r w:rsidRPr="005231AF">
        <w:rPr>
          <w:noProof/>
        </w:rPr>
        <w:t>Wlaschin, A. P., Trinh, C. T., Carlson, R., Srienc, F., 2006. The fractional contributions of elementary modes to the metabolism of Escherichia coli and their estimation from reaction entropies. Metab Eng. 8</w:t>
      </w:r>
      <w:r w:rsidRPr="005231AF">
        <w:rPr>
          <w:b/>
          <w:noProof/>
        </w:rPr>
        <w:t>,</w:t>
      </w:r>
      <w:r w:rsidRPr="005231AF">
        <w:rPr>
          <w:noProof/>
        </w:rPr>
        <w:t xml:space="preserve"> 338-52.</w:t>
      </w:r>
    </w:p>
    <w:p w14:paraId="5BCCBB4E" w14:textId="77777777" w:rsidR="005231AF" w:rsidRPr="005231AF" w:rsidRDefault="005231AF" w:rsidP="005231AF">
      <w:pPr>
        <w:pStyle w:val="EndNoteBibliography"/>
        <w:ind w:left="720" w:hanging="720"/>
        <w:rPr>
          <w:noProof/>
        </w:rPr>
      </w:pPr>
      <w:r w:rsidRPr="005231AF">
        <w:rPr>
          <w:noProof/>
        </w:rPr>
        <w:t>Xiong, W., Lin, P., Magnusson, L., Warner, L., Liao, J., Maness, P., Chou, K., 2017. Discovery of CO2-fixing one-carbon (C1) metabolism in a cellulose degrading bacterium Clostridium thermocellum. Abstr Pap Am Chem S. 253.</w:t>
      </w:r>
    </w:p>
    <w:p w14:paraId="6A930E2C" w14:textId="77777777" w:rsidR="005231AF" w:rsidRPr="005231AF" w:rsidRDefault="005231AF" w:rsidP="005231AF">
      <w:pPr>
        <w:pStyle w:val="EndNoteBibliography"/>
        <w:ind w:left="720" w:hanging="720"/>
        <w:rPr>
          <w:noProof/>
        </w:rPr>
      </w:pPr>
      <w:r w:rsidRPr="005231AF">
        <w:rPr>
          <w:noProof/>
        </w:rPr>
        <w:t>Yang, S., Giannone, R. J., Dice, L., Yang, Z. K., Engle, N. L., Tschaplinski, T. J., Hettich, R. L., Brown, S. D., 2012. Clostridium thermocellum ATCC27405 transcriptomic, metabolomic and proteomic profiles after ethanol stress. BMC Genomics. 13</w:t>
      </w:r>
      <w:r w:rsidRPr="005231AF">
        <w:rPr>
          <w:b/>
          <w:noProof/>
        </w:rPr>
        <w:t>,</w:t>
      </w:r>
      <w:r w:rsidRPr="005231AF">
        <w:rPr>
          <w:noProof/>
        </w:rPr>
        <w:t xml:space="preserve"> 336.</w:t>
      </w:r>
    </w:p>
    <w:p w14:paraId="563D3746" w14:textId="77777777" w:rsidR="005231AF" w:rsidRPr="005231AF" w:rsidRDefault="005231AF" w:rsidP="005231AF">
      <w:pPr>
        <w:pStyle w:val="EndNoteBibliography"/>
        <w:ind w:left="720" w:hanging="720"/>
        <w:rPr>
          <w:noProof/>
        </w:rPr>
      </w:pPr>
      <w:r w:rsidRPr="005231AF">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5231AF">
        <w:rPr>
          <w:b/>
          <w:noProof/>
        </w:rPr>
        <w:t>,</w:t>
      </w:r>
      <w:r w:rsidRPr="005231AF">
        <w:rPr>
          <w:noProof/>
        </w:rPr>
        <w:t xml:space="preserve"> 2610-2619.</w:t>
      </w:r>
    </w:p>
    <w:p w14:paraId="6579DA9C" w14:textId="77777777" w:rsidR="005231AF" w:rsidRPr="005231AF" w:rsidRDefault="005231AF" w:rsidP="005231AF">
      <w:pPr>
        <w:pStyle w:val="EndNoteBibliography"/>
        <w:ind w:left="720" w:hanging="720"/>
        <w:rPr>
          <w:noProof/>
        </w:rPr>
      </w:pPr>
      <w:r w:rsidRPr="005231AF">
        <w:rPr>
          <w:noProof/>
        </w:rPr>
        <w:t>Zhou, J., Olson, D. G., Argyros, D. A., Deng, Y., van Gulik, W. M., van Dijken, J. P., Lynd, L. R., 2013. Atypical glycolysis in Clostridium thermocellum. Appl Environ Microbiol. 79</w:t>
      </w:r>
      <w:r w:rsidRPr="005231AF">
        <w:rPr>
          <w:b/>
          <w:noProof/>
        </w:rPr>
        <w:t>,</w:t>
      </w:r>
      <w:r w:rsidRPr="005231AF">
        <w:rPr>
          <w:noProof/>
        </w:rPr>
        <w:t xml:space="preserve"> 3000-8.</w:t>
      </w:r>
    </w:p>
    <w:p w14:paraId="2086B996" w14:textId="5E6861B9" w:rsidR="00666BF9" w:rsidRPr="00A76D0B" w:rsidRDefault="00105163" w:rsidP="00AA5229">
      <w:pPr>
        <w:tabs>
          <w:tab w:val="left" w:pos="363"/>
        </w:tabs>
        <w:jc w:val="both"/>
        <w:rPr>
          <w:color w:val="000000" w:themeColor="text1"/>
        </w:rPr>
      </w:pPr>
      <w:r w:rsidRPr="00A76D0B">
        <w:rPr>
          <w:color w:val="000000" w:themeColor="text1"/>
        </w:rPr>
        <w:fldChar w:fldCharType="end"/>
      </w:r>
    </w:p>
    <w:sectPr w:rsidR="00666BF9" w:rsidRPr="00A76D0B" w:rsidSect="00E76A43">
      <w:headerReference w:type="default" r:id="rId14"/>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85162" w16cid:durableId="2030A8A6"/>
  <w16cid:commentId w16cid:paraId="03AC562E" w16cid:durableId="2030A867"/>
  <w16cid:commentId w16cid:paraId="5FC2CCBF" w16cid:durableId="2030A918"/>
  <w16cid:commentId w16cid:paraId="3C4808AB" w16cid:durableId="2030AA0A"/>
  <w16cid:commentId w16cid:paraId="1CB0838D" w16cid:durableId="2030AD25"/>
  <w16cid:commentId w16cid:paraId="7EA72852" w16cid:durableId="2030AB1E"/>
  <w16cid:commentId w16cid:paraId="1685A2B4" w16cid:durableId="2030AB59"/>
  <w16cid:commentId w16cid:paraId="00013C15" w16cid:durableId="2030AC47"/>
  <w16cid:commentId w16cid:paraId="5B50E9CB" w16cid:durableId="2030AD8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815575" w14:textId="77777777" w:rsidR="004E79A9" w:rsidRDefault="004E79A9">
      <w:r>
        <w:separator/>
      </w:r>
    </w:p>
  </w:endnote>
  <w:endnote w:type="continuationSeparator" w:id="0">
    <w:p w14:paraId="3758AB86" w14:textId="77777777" w:rsidR="004E79A9" w:rsidRDefault="004E79A9">
      <w:r>
        <w:continuationSeparator/>
      </w:r>
    </w:p>
  </w:endnote>
  <w:endnote w:type="continuationNotice" w:id="1">
    <w:p w14:paraId="57658EB7" w14:textId="77777777" w:rsidR="004E79A9" w:rsidRDefault="004E79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40D08AFD" w:rsidR="002811B1" w:rsidRDefault="002811B1">
    <w:pPr>
      <w:pStyle w:val="Footer"/>
      <w:jc w:val="center"/>
    </w:pPr>
    <w:r>
      <w:fldChar w:fldCharType="begin"/>
    </w:r>
    <w:r>
      <w:instrText>PAGE</w:instrText>
    </w:r>
    <w:r>
      <w:fldChar w:fldCharType="separate"/>
    </w:r>
    <w:r w:rsidR="005231AF">
      <w:rPr>
        <w:noProof/>
      </w:rPr>
      <w:t>27</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02AB1E" w14:textId="77777777" w:rsidR="004E79A9" w:rsidRDefault="004E79A9">
      <w:r>
        <w:separator/>
      </w:r>
    </w:p>
  </w:footnote>
  <w:footnote w:type="continuationSeparator" w:id="0">
    <w:p w14:paraId="429B6DD1" w14:textId="77777777" w:rsidR="004E79A9" w:rsidRDefault="004E79A9">
      <w:r>
        <w:continuationSeparator/>
      </w:r>
    </w:p>
  </w:footnote>
  <w:footnote w:type="continuationNotice" w:id="1">
    <w:p w14:paraId="67362394" w14:textId="77777777" w:rsidR="004E79A9" w:rsidRDefault="004E79A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049BA" w14:textId="77777777" w:rsidR="002811B1" w:rsidRDefault="002811B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325D3"/>
    <w:multiLevelType w:val="hybridMultilevel"/>
    <w:tmpl w:val="84145F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A764AC2"/>
    <w:multiLevelType w:val="hybridMultilevel"/>
    <w:tmpl w:val="5ED43F74"/>
    <w:lvl w:ilvl="0" w:tplc="35FECB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FF542F0"/>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0370E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5CBC6C2E"/>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1041B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B67FCA"/>
    <w:multiLevelType w:val="multilevel"/>
    <w:tmpl w:val="AFB8A5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5">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CA76CE7"/>
    <w:multiLevelType w:val="multilevel"/>
    <w:tmpl w:val="C4D46BAC"/>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D8D6C26"/>
    <w:multiLevelType w:val="multilevel"/>
    <w:tmpl w:val="1682E610"/>
    <w:lvl w:ilvl="0">
      <w:start w:val="1"/>
      <w:numFmt w:val="decimal"/>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7"/>
  </w:num>
  <w:num w:numId="3">
    <w:abstractNumId w:val="15"/>
  </w:num>
  <w:num w:numId="4">
    <w:abstractNumId w:val="12"/>
  </w:num>
  <w:num w:numId="5">
    <w:abstractNumId w:val="2"/>
  </w:num>
  <w:num w:numId="6">
    <w:abstractNumId w:val="0"/>
  </w:num>
  <w:num w:numId="7">
    <w:abstractNumId w:val="13"/>
  </w:num>
  <w:num w:numId="8">
    <w:abstractNumId w:val="16"/>
  </w:num>
  <w:num w:numId="9">
    <w:abstractNumId w:val="9"/>
  </w:num>
  <w:num w:numId="10">
    <w:abstractNumId w:val="8"/>
  </w:num>
  <w:num w:numId="11">
    <w:abstractNumId w:val="6"/>
  </w:num>
  <w:num w:numId="12">
    <w:abstractNumId w:val="1"/>
  </w:num>
  <w:num w:numId="13">
    <w:abstractNumId w:val="14"/>
  </w:num>
  <w:num w:numId="14">
    <w:abstractNumId w:val="10"/>
  </w:num>
  <w:num w:numId="15">
    <w:abstractNumId w:val="11"/>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4"/>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08"/>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item&gt;593&lt;/item&gt;&lt;item&gt;600&lt;/item&gt;&lt;item&gt;601&lt;/item&gt;&lt;item&gt;602&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E42"/>
    <w:rsid w:val="000A329E"/>
    <w:rsid w:val="000A3336"/>
    <w:rsid w:val="000A7953"/>
    <w:rsid w:val="000B533F"/>
    <w:rsid w:val="000B7B87"/>
    <w:rsid w:val="000C0A98"/>
    <w:rsid w:val="000C1EC1"/>
    <w:rsid w:val="000C3271"/>
    <w:rsid w:val="000C662D"/>
    <w:rsid w:val="000C7C06"/>
    <w:rsid w:val="000D34F0"/>
    <w:rsid w:val="000D3795"/>
    <w:rsid w:val="000D4CFA"/>
    <w:rsid w:val="000D4D13"/>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614B"/>
    <w:rsid w:val="00166463"/>
    <w:rsid w:val="001712E5"/>
    <w:rsid w:val="0017316C"/>
    <w:rsid w:val="001755E7"/>
    <w:rsid w:val="001758F0"/>
    <w:rsid w:val="00183435"/>
    <w:rsid w:val="001839A9"/>
    <w:rsid w:val="0018528F"/>
    <w:rsid w:val="00185B4B"/>
    <w:rsid w:val="00185F5B"/>
    <w:rsid w:val="00186F49"/>
    <w:rsid w:val="00193365"/>
    <w:rsid w:val="00194AB9"/>
    <w:rsid w:val="00194E8E"/>
    <w:rsid w:val="00195FA3"/>
    <w:rsid w:val="001A0C9B"/>
    <w:rsid w:val="001A54DC"/>
    <w:rsid w:val="001A664D"/>
    <w:rsid w:val="001A6EDB"/>
    <w:rsid w:val="001A735C"/>
    <w:rsid w:val="001B4588"/>
    <w:rsid w:val="001C0E9D"/>
    <w:rsid w:val="001C21FE"/>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1F5AAB"/>
    <w:rsid w:val="001F65DA"/>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759B"/>
    <w:rsid w:val="00247CB5"/>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1B1"/>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155E"/>
    <w:rsid w:val="002C3E70"/>
    <w:rsid w:val="002C3F70"/>
    <w:rsid w:val="002C412B"/>
    <w:rsid w:val="002C63FE"/>
    <w:rsid w:val="002C650F"/>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E79A9"/>
    <w:rsid w:val="004F02F7"/>
    <w:rsid w:val="004F2F49"/>
    <w:rsid w:val="004F4F47"/>
    <w:rsid w:val="004F649B"/>
    <w:rsid w:val="00503BA1"/>
    <w:rsid w:val="00507037"/>
    <w:rsid w:val="005079D1"/>
    <w:rsid w:val="0051493C"/>
    <w:rsid w:val="005150E3"/>
    <w:rsid w:val="00515CC9"/>
    <w:rsid w:val="005175E7"/>
    <w:rsid w:val="005231AF"/>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011"/>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724"/>
    <w:rsid w:val="00614EBB"/>
    <w:rsid w:val="006157D9"/>
    <w:rsid w:val="00616F60"/>
    <w:rsid w:val="006171CF"/>
    <w:rsid w:val="00617535"/>
    <w:rsid w:val="006225AE"/>
    <w:rsid w:val="006245E7"/>
    <w:rsid w:val="006246BE"/>
    <w:rsid w:val="00625F03"/>
    <w:rsid w:val="00630812"/>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9F4"/>
    <w:rsid w:val="006D2D8D"/>
    <w:rsid w:val="006D3BD6"/>
    <w:rsid w:val="006D4D84"/>
    <w:rsid w:val="006E54EA"/>
    <w:rsid w:val="006E6908"/>
    <w:rsid w:val="006E768A"/>
    <w:rsid w:val="006F29C7"/>
    <w:rsid w:val="006F2F86"/>
    <w:rsid w:val="006F32D2"/>
    <w:rsid w:val="006F657E"/>
    <w:rsid w:val="006F78FC"/>
    <w:rsid w:val="0070031A"/>
    <w:rsid w:val="007028C3"/>
    <w:rsid w:val="00704E7D"/>
    <w:rsid w:val="007056E6"/>
    <w:rsid w:val="0070738A"/>
    <w:rsid w:val="00711D22"/>
    <w:rsid w:val="00711FD4"/>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16AC5"/>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15D9"/>
    <w:rsid w:val="00854004"/>
    <w:rsid w:val="008543D2"/>
    <w:rsid w:val="0085753D"/>
    <w:rsid w:val="0086036A"/>
    <w:rsid w:val="00861CE9"/>
    <w:rsid w:val="00862F8D"/>
    <w:rsid w:val="0086327C"/>
    <w:rsid w:val="00863284"/>
    <w:rsid w:val="008642DE"/>
    <w:rsid w:val="008667A4"/>
    <w:rsid w:val="00867C7C"/>
    <w:rsid w:val="008715E5"/>
    <w:rsid w:val="008737A0"/>
    <w:rsid w:val="008737DF"/>
    <w:rsid w:val="00874531"/>
    <w:rsid w:val="00874848"/>
    <w:rsid w:val="008758DC"/>
    <w:rsid w:val="00877999"/>
    <w:rsid w:val="00880139"/>
    <w:rsid w:val="0088054E"/>
    <w:rsid w:val="00880D83"/>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26E"/>
    <w:rsid w:val="008C4A7C"/>
    <w:rsid w:val="008C67A3"/>
    <w:rsid w:val="008C6D2F"/>
    <w:rsid w:val="008C6E12"/>
    <w:rsid w:val="008D32CA"/>
    <w:rsid w:val="008D3645"/>
    <w:rsid w:val="008D4DF7"/>
    <w:rsid w:val="008D6F75"/>
    <w:rsid w:val="008D7460"/>
    <w:rsid w:val="008D757A"/>
    <w:rsid w:val="008D76ED"/>
    <w:rsid w:val="008D7F49"/>
    <w:rsid w:val="008E0875"/>
    <w:rsid w:val="008E0913"/>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9F2B89"/>
    <w:rsid w:val="00A00E1A"/>
    <w:rsid w:val="00A06336"/>
    <w:rsid w:val="00A10234"/>
    <w:rsid w:val="00A113DD"/>
    <w:rsid w:val="00A13727"/>
    <w:rsid w:val="00A14326"/>
    <w:rsid w:val="00A14479"/>
    <w:rsid w:val="00A15FED"/>
    <w:rsid w:val="00A17EEC"/>
    <w:rsid w:val="00A22E77"/>
    <w:rsid w:val="00A23503"/>
    <w:rsid w:val="00A23AC4"/>
    <w:rsid w:val="00A31059"/>
    <w:rsid w:val="00A31F22"/>
    <w:rsid w:val="00A32F39"/>
    <w:rsid w:val="00A36122"/>
    <w:rsid w:val="00A365D7"/>
    <w:rsid w:val="00A42CF8"/>
    <w:rsid w:val="00A45F84"/>
    <w:rsid w:val="00A5014B"/>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6D0B"/>
    <w:rsid w:val="00A774F5"/>
    <w:rsid w:val="00A77F8A"/>
    <w:rsid w:val="00A80266"/>
    <w:rsid w:val="00A8344E"/>
    <w:rsid w:val="00A841B9"/>
    <w:rsid w:val="00A86563"/>
    <w:rsid w:val="00A900D2"/>
    <w:rsid w:val="00A90DAD"/>
    <w:rsid w:val="00A92A81"/>
    <w:rsid w:val="00A932C3"/>
    <w:rsid w:val="00A93785"/>
    <w:rsid w:val="00A93A1F"/>
    <w:rsid w:val="00A94148"/>
    <w:rsid w:val="00A9489D"/>
    <w:rsid w:val="00A95DD7"/>
    <w:rsid w:val="00A96B56"/>
    <w:rsid w:val="00A9722A"/>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74B"/>
    <w:rsid w:val="00AE7908"/>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27C3A"/>
    <w:rsid w:val="00B308CC"/>
    <w:rsid w:val="00B30AE9"/>
    <w:rsid w:val="00B31AD7"/>
    <w:rsid w:val="00B32B68"/>
    <w:rsid w:val="00B3326F"/>
    <w:rsid w:val="00B338F9"/>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A5B98"/>
    <w:rsid w:val="00BB01FF"/>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BF5461"/>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0B75"/>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B63C3"/>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32F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00D2"/>
    <w:rsid w:val="00D14E24"/>
    <w:rsid w:val="00D15E32"/>
    <w:rsid w:val="00D21FB1"/>
    <w:rsid w:val="00D22C5A"/>
    <w:rsid w:val="00D247EA"/>
    <w:rsid w:val="00D24B21"/>
    <w:rsid w:val="00D260E0"/>
    <w:rsid w:val="00D26113"/>
    <w:rsid w:val="00D26443"/>
    <w:rsid w:val="00D3077D"/>
    <w:rsid w:val="00D3154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817"/>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D6F"/>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6442"/>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0C4F"/>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15"/>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15"/>
      </w:numPr>
      <w:spacing w:after="160" w:line="259" w:lineRule="auto"/>
      <w:outlineLvl w:val="1"/>
    </w:pPr>
    <w:rPr>
      <w:rFonts w:ascii="Times New Roman" w:eastAsiaTheme="minorEastAsia" w:hAnsi="Times New Roman" w:cs="Times New Roman"/>
      <w:b/>
      <w:color w:val="auto"/>
      <w:sz w:val="22"/>
      <w:szCs w:val="22"/>
      <w:lang w:eastAsia="ko-KR" w:bidi="ar-SA"/>
    </w:rPr>
  </w:style>
  <w:style w:type="paragraph" w:styleId="Heading3">
    <w:name w:val="heading 3"/>
    <w:basedOn w:val="Normal"/>
    <w:next w:val="Normal"/>
    <w:link w:val="Heading3Char"/>
    <w:uiPriority w:val="9"/>
    <w:semiHidden/>
    <w:unhideWhenUsed/>
    <w:qFormat/>
    <w:rsid w:val="00A76D0B"/>
    <w:pPr>
      <w:keepNext/>
      <w:keepLines/>
      <w:numPr>
        <w:ilvl w:val="2"/>
        <w:numId w:val="1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6D0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76D0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76D0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76D0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76D0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6D0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 w:type="paragraph" w:styleId="Header">
    <w:name w:val="header"/>
    <w:basedOn w:val="Normal"/>
    <w:link w:val="HeaderChar"/>
    <w:uiPriority w:val="99"/>
    <w:unhideWhenUsed/>
    <w:rsid w:val="001C0E9D"/>
    <w:pPr>
      <w:tabs>
        <w:tab w:val="center" w:pos="4680"/>
        <w:tab w:val="right" w:pos="9360"/>
      </w:tabs>
    </w:pPr>
  </w:style>
  <w:style w:type="character" w:customStyle="1" w:styleId="HeaderChar">
    <w:name w:val="Header Char"/>
    <w:basedOn w:val="DefaultParagraphFont"/>
    <w:link w:val="Header"/>
    <w:uiPriority w:val="99"/>
    <w:rsid w:val="001C0E9D"/>
    <w:rPr>
      <w:rFonts w:ascii="Times New Roman" w:hAnsi="Times New Roman" w:cs="Times New Roman"/>
      <w:lang w:eastAsia="en-US" w:bidi="ar-SA"/>
    </w:rPr>
  </w:style>
  <w:style w:type="character" w:customStyle="1" w:styleId="Heading3Char">
    <w:name w:val="Heading 3 Char"/>
    <w:basedOn w:val="DefaultParagraphFont"/>
    <w:link w:val="Heading3"/>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4Char">
    <w:name w:val="Heading 4 Char"/>
    <w:basedOn w:val="DefaultParagraphFont"/>
    <w:link w:val="Heading4"/>
    <w:uiPriority w:val="9"/>
    <w:semiHidden/>
    <w:rsid w:val="00A76D0B"/>
    <w:rPr>
      <w:rFonts w:asciiTheme="majorHAnsi" w:eastAsiaTheme="majorEastAsia" w:hAnsiTheme="majorHAnsi" w:cstheme="majorBidi"/>
      <w:i/>
      <w:iCs/>
      <w:color w:val="2E74B5" w:themeColor="accent1" w:themeShade="BF"/>
      <w:lang w:eastAsia="en-US" w:bidi="ar-SA"/>
    </w:rPr>
  </w:style>
  <w:style w:type="character" w:customStyle="1" w:styleId="Heading5Char">
    <w:name w:val="Heading 5 Char"/>
    <w:basedOn w:val="DefaultParagraphFont"/>
    <w:link w:val="Heading5"/>
    <w:uiPriority w:val="9"/>
    <w:semiHidden/>
    <w:rsid w:val="00A76D0B"/>
    <w:rPr>
      <w:rFonts w:asciiTheme="majorHAnsi" w:eastAsiaTheme="majorEastAsia" w:hAnsiTheme="majorHAnsi" w:cstheme="majorBidi"/>
      <w:color w:val="2E74B5" w:themeColor="accent1" w:themeShade="BF"/>
      <w:lang w:eastAsia="en-US" w:bidi="ar-SA"/>
    </w:rPr>
  </w:style>
  <w:style w:type="character" w:customStyle="1" w:styleId="Heading6Char">
    <w:name w:val="Heading 6 Char"/>
    <w:basedOn w:val="DefaultParagraphFont"/>
    <w:link w:val="Heading6"/>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7Char">
    <w:name w:val="Heading 7 Char"/>
    <w:basedOn w:val="DefaultParagraphFont"/>
    <w:link w:val="Heading7"/>
    <w:uiPriority w:val="9"/>
    <w:semiHidden/>
    <w:rsid w:val="00A76D0B"/>
    <w:rPr>
      <w:rFonts w:asciiTheme="majorHAnsi" w:eastAsiaTheme="majorEastAsia" w:hAnsiTheme="majorHAnsi" w:cstheme="majorBidi"/>
      <w:i/>
      <w:iCs/>
      <w:color w:val="1F4D78" w:themeColor="accent1" w:themeShade="7F"/>
      <w:lang w:eastAsia="en-US" w:bidi="ar-SA"/>
    </w:rPr>
  </w:style>
  <w:style w:type="character" w:customStyle="1" w:styleId="Heading8Char">
    <w:name w:val="Heading 8 Char"/>
    <w:basedOn w:val="DefaultParagraphFont"/>
    <w:link w:val="Heading8"/>
    <w:uiPriority w:val="9"/>
    <w:semiHidden/>
    <w:rsid w:val="00A76D0B"/>
    <w:rPr>
      <w:rFonts w:asciiTheme="majorHAnsi" w:eastAsiaTheme="majorEastAsia" w:hAnsiTheme="majorHAnsi" w:cstheme="majorBidi"/>
      <w:color w:val="272727" w:themeColor="text1" w:themeTint="D8"/>
      <w:sz w:val="21"/>
      <w:szCs w:val="21"/>
      <w:lang w:eastAsia="en-US" w:bidi="ar-SA"/>
    </w:rPr>
  </w:style>
  <w:style w:type="character" w:customStyle="1" w:styleId="Heading9Char">
    <w:name w:val="Heading 9 Char"/>
    <w:basedOn w:val="DefaultParagraphFont"/>
    <w:link w:val="Heading9"/>
    <w:uiPriority w:val="9"/>
    <w:semiHidden/>
    <w:rsid w:val="00A76D0B"/>
    <w:rPr>
      <w:rFonts w:asciiTheme="majorHAnsi" w:eastAsiaTheme="majorEastAsia" w:hAnsiTheme="majorHAnsi" w:cstheme="majorBidi"/>
      <w:i/>
      <w:iCs/>
      <w:color w:val="272727" w:themeColor="text1" w:themeTint="D8"/>
      <w:sz w:val="21"/>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3973018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ostas@psu.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A93F750-F2B0-0649-B701-5B9195D2296E}">
  <ds:schemaRefs>
    <ds:schemaRef ds:uri="http://schemas.openxmlformats.org/officeDocument/2006/bibliography"/>
  </ds:schemaRefs>
</ds:datastoreItem>
</file>

<file path=customXml/itemProps2.xml><?xml version="1.0" encoding="utf-8"?>
<ds:datastoreItem xmlns:ds="http://schemas.openxmlformats.org/officeDocument/2006/customXml" ds:itemID="{FB240F98-5810-7440-BD6A-AA28599CB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474</Words>
  <Characters>76808</Characters>
  <Application>Microsoft Macintosh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2</cp:revision>
  <cp:lastPrinted>2019-03-11T14:49:00Z</cp:lastPrinted>
  <dcterms:created xsi:type="dcterms:W3CDTF">2019-04-24T14:48:00Z</dcterms:created>
  <dcterms:modified xsi:type="dcterms:W3CDTF">2019-04-24T14: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